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3A1D6E" w:rsidRDefault="008C79BE" w:rsidP="003A1D6E">
      <w:pPr>
        <w:pStyle w:val="papertitle"/>
        <w:spacing w:before="100" w:beforeAutospacing="1" w:after="100" w:afterAutospacing="1"/>
        <w:rPr>
          <w:kern w:val="48"/>
        </w:rPr>
      </w:pPr>
      <w:r w:rsidRPr="00EB6935">
        <w:rPr>
          <w:kern w:val="48"/>
        </w:rPr>
        <w:t>Supply Chain Orchestration</w:t>
      </w:r>
      <w:r w:rsidR="00BC0D80">
        <w:rPr>
          <w:kern w:val="48"/>
        </w:rPr>
        <w:t xml:space="preserve"> Tool</w:t>
      </w:r>
      <w:r w:rsidRPr="00EB6935">
        <w:rPr>
          <w:kern w:val="48"/>
        </w:rPr>
        <w:t>: using Data Driven Decision Modelling</w:t>
      </w:r>
    </w:p>
    <w:p w14:paraId="3E1BF882" w14:textId="77777777" w:rsidR="00D7522C" w:rsidRPr="00EB6935" w:rsidRDefault="00D7522C" w:rsidP="003B4E04">
      <w:pPr>
        <w:pStyle w:val="Author"/>
        <w:spacing w:before="100" w:beforeAutospacing="1" w:after="100" w:afterAutospacing="1" w:line="120" w:lineRule="auto"/>
        <w:rPr>
          <w:sz w:val="16"/>
          <w:szCs w:val="16"/>
        </w:rPr>
      </w:pPr>
    </w:p>
    <w:p w14:paraId="52196C64" w14:textId="77777777" w:rsidR="00D7522C" w:rsidRPr="00EB6935" w:rsidRDefault="00D7522C" w:rsidP="00911E1D">
      <w:pPr>
        <w:pStyle w:val="Author"/>
        <w:spacing w:before="100" w:beforeAutospacing="1" w:after="100" w:afterAutospacing="1" w:line="120" w:lineRule="auto"/>
        <w:jc w:val="both"/>
        <w:rPr>
          <w:sz w:val="16"/>
          <w:szCs w:val="16"/>
        </w:rPr>
        <w:sectPr w:rsidR="00D7522C" w:rsidRPr="00EB6935"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EB6935" w:rsidRDefault="00BD670B" w:rsidP="007B6DDA">
      <w:pPr>
        <w:pStyle w:val="Author"/>
        <w:spacing w:before="100" w:beforeAutospacing="1"/>
        <w:rPr>
          <w:sz w:val="18"/>
          <w:szCs w:val="18"/>
        </w:rPr>
      </w:pPr>
      <w:r w:rsidRPr="00EB6935">
        <w:rPr>
          <w:sz w:val="18"/>
          <w:szCs w:val="18"/>
        </w:rPr>
        <w:br w:type="column"/>
      </w:r>
      <w:r w:rsidR="00F847A6" w:rsidRPr="00EB6935">
        <w:rPr>
          <w:sz w:val="18"/>
          <w:szCs w:val="18"/>
        </w:rPr>
        <w:t xml:space="preserve"> </w:t>
      </w:r>
      <w:r w:rsidR="00F87472">
        <w:rPr>
          <w:sz w:val="18"/>
          <w:szCs w:val="18"/>
        </w:rPr>
        <w:t>Vishal Makode</w:t>
      </w:r>
      <w:r w:rsidR="001A3B3D" w:rsidRPr="00EB6935">
        <w:rPr>
          <w:sz w:val="18"/>
          <w:szCs w:val="18"/>
        </w:rPr>
        <w:br/>
      </w:r>
      <w:r w:rsidR="00F87472">
        <w:rPr>
          <w:sz w:val="18"/>
          <w:szCs w:val="18"/>
        </w:rPr>
        <w:t>200875978</w:t>
      </w:r>
      <w:r w:rsidR="001A3B3D" w:rsidRPr="00EB6935">
        <w:rPr>
          <w:i/>
          <w:sz w:val="18"/>
          <w:szCs w:val="18"/>
        </w:rPr>
        <w:t xml:space="preserve"> </w:t>
      </w:r>
      <w:r w:rsidR="007B6DDA" w:rsidRPr="00EB6935">
        <w:rPr>
          <w:i/>
          <w:sz w:val="18"/>
          <w:szCs w:val="18"/>
        </w:rPr>
        <w:br/>
      </w:r>
      <w:r w:rsidR="00F87472">
        <w:rPr>
          <w:sz w:val="18"/>
          <w:szCs w:val="18"/>
        </w:rPr>
        <w:t>Dr. Flynn Castles</w:t>
      </w:r>
      <w:r w:rsidR="001A3B3D" w:rsidRPr="00EB6935">
        <w:rPr>
          <w:sz w:val="18"/>
          <w:szCs w:val="18"/>
        </w:rPr>
        <w:br/>
      </w:r>
      <w:r w:rsidR="00F87472">
        <w:rPr>
          <w:sz w:val="18"/>
          <w:szCs w:val="18"/>
        </w:rPr>
        <w:t>Msc IOT (Data)</w:t>
      </w:r>
    </w:p>
    <w:p w14:paraId="65860334" w14:textId="77777777" w:rsidR="001A3B3D" w:rsidRPr="00EB6935" w:rsidRDefault="00BD670B" w:rsidP="00447BB9">
      <w:pPr>
        <w:pStyle w:val="Author"/>
        <w:spacing w:before="100" w:beforeAutospacing="1"/>
        <w:rPr>
          <w:sz w:val="18"/>
          <w:szCs w:val="18"/>
        </w:rPr>
      </w:pPr>
      <w:r w:rsidRPr="00EB6935">
        <w:rPr>
          <w:sz w:val="18"/>
          <w:szCs w:val="18"/>
        </w:rPr>
        <w:br w:type="column"/>
      </w:r>
    </w:p>
    <w:p w14:paraId="6135D31B" w14:textId="77777777" w:rsidR="009F1D79" w:rsidRPr="00EB6935" w:rsidRDefault="009F1D79" w:rsidP="00911E1D">
      <w:pPr>
        <w:jc w:val="both"/>
        <w:sectPr w:rsidR="009F1D79" w:rsidRPr="00EB6935" w:rsidSect="003B4E04">
          <w:type w:val="continuous"/>
          <w:pgSz w:w="11906" w:h="16838" w:code="9"/>
          <w:pgMar w:top="450" w:right="893" w:bottom="1440" w:left="893" w:header="720" w:footer="720" w:gutter="0"/>
          <w:cols w:num="3" w:space="720"/>
          <w:docGrid w:linePitch="360"/>
        </w:sectPr>
      </w:pPr>
    </w:p>
    <w:p w14:paraId="32DEFA00" w14:textId="77777777" w:rsidR="00A66829" w:rsidRPr="00EB6935" w:rsidRDefault="00A66829" w:rsidP="00A66829">
      <w:pPr>
        <w:sectPr w:rsidR="00A66829" w:rsidRPr="00EB6935" w:rsidSect="003B4E04">
          <w:type w:val="continuous"/>
          <w:pgSz w:w="11906" w:h="16838" w:code="9"/>
          <w:pgMar w:top="450" w:right="893" w:bottom="1440" w:left="893" w:header="720" w:footer="720" w:gutter="0"/>
          <w:cols w:num="3" w:space="720"/>
          <w:docGrid w:linePitch="360"/>
        </w:sectPr>
      </w:pPr>
      <w:r w:rsidRPr="00EB6935">
        <w:br w:type="column"/>
      </w:r>
    </w:p>
    <w:p w14:paraId="2F29ADF0" w14:textId="77777777" w:rsidR="00A66829" w:rsidRPr="00EB6935" w:rsidRDefault="00A66829" w:rsidP="00A66829">
      <w:pPr>
        <w:pStyle w:val="Abstract"/>
        <w:rPr>
          <w:i/>
          <w:iCs/>
        </w:rPr>
      </w:pPr>
      <w:r w:rsidRPr="00EB6935">
        <w:rPr>
          <w:i/>
          <w:iCs/>
        </w:rPr>
        <w:t>Abstract</w:t>
      </w:r>
      <w:r w:rsidRPr="00EB6935">
        <w:t>—Participating companies should strive for a state of total participation in supply chains. Nonetheless, several obstacles impede genuine progress inside this approach. In the lack of complete information concerning the request of other stakeholders, respondents must meet customer demands. This research explores implementing advanced machine learning approaches, such as neural networks, recurrent neural networks, and random forests to forecast skewed consumption at the endpoint of a distribution network (bullwhip effect).</w:t>
      </w:r>
    </w:p>
    <w:p w14:paraId="6D02A527" w14:textId="77777777" w:rsidR="00A66829" w:rsidRPr="00EB6935" w:rsidRDefault="00A66829" w:rsidP="00A66829">
      <w:pPr>
        <w:pStyle w:val="Keywords"/>
      </w:pPr>
      <w:r w:rsidRPr="00EB6935">
        <w:t>Keywords—Supply chain management; Forecasting; Neural networks; Machine learning; RNN, Random Forest, Bullwhip effect</w:t>
      </w:r>
    </w:p>
    <w:p w14:paraId="1986C8A0" w14:textId="77777777" w:rsidR="00A66829" w:rsidRPr="00EB6935" w:rsidRDefault="00A66829" w:rsidP="00A66829">
      <w:pPr>
        <w:pStyle w:val="Heading1"/>
      </w:pPr>
      <w:bookmarkStart w:id="0" w:name="OLE_LINK1"/>
      <w:r w:rsidRPr="00EB6935">
        <w:t>Introduction (</w:t>
      </w:r>
      <w:r w:rsidRPr="00EB6935">
        <w:rPr>
          <w:rFonts w:eastAsia="MS Mincho"/>
          <w:i/>
        </w:rPr>
        <w:t>Heading 1</w:t>
      </w:r>
      <w:r w:rsidRPr="00EB6935">
        <w:t>)</w:t>
      </w:r>
    </w:p>
    <w:p w14:paraId="232F0AAD" w14:textId="69D1D9EA" w:rsidR="00A66829" w:rsidRPr="00A66829" w:rsidRDefault="00A66829" w:rsidP="00A66829">
      <w:pPr>
        <w:pStyle w:val="BodyText"/>
        <w:rPr>
          <w:lang w:val="en-US"/>
        </w:rPr>
      </w:pPr>
      <w:r w:rsidRPr="00EB6935">
        <w:t>Supply chains contribute significantly to user satisfaction, budget control</w:t>
      </w:r>
      <w:bookmarkEnd w:id="0"/>
      <w:r w:rsidRPr="00EB6935">
        <w:t xml:space="preserve">, and a corporation's responses to market advantages and risks. While examining their cost considerations, timeframes, and stock control, firms pursue efficiency, dependability, and reproducibility </w:t>
      </w:r>
      <w:r w:rsidRPr="00EB6935">
        <w:fldChar w:fldCharType="begin" w:fldLock="1"/>
      </w:r>
      <w:r w:rsidRPr="00EB6935">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EB6935">
        <w:fldChar w:fldCharType="separate"/>
      </w:r>
      <w:r w:rsidRPr="00EB6935">
        <w:rPr>
          <w:noProof/>
        </w:rPr>
        <w:t xml:space="preserve">(Zhang </w:t>
      </w:r>
      <w:r w:rsidRPr="00EB6935">
        <w:rPr>
          <w:i/>
          <w:noProof/>
        </w:rPr>
        <w:t>et al.</w:t>
      </w:r>
      <w:r w:rsidRPr="00EB6935">
        <w:rPr>
          <w:noProof/>
        </w:rPr>
        <w:t>, 2016)</w:t>
      </w:r>
      <w:r w:rsidRPr="00EB6935">
        <w:fldChar w:fldCharType="end"/>
      </w:r>
      <w:r w:rsidRPr="00EB6935">
        <w:rPr>
          <w:lang w:val="en-US"/>
        </w:rPr>
        <w:t xml:space="preserve"> </w:t>
      </w:r>
      <w:r w:rsidRPr="00EB6935">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EB6935">
        <w:rPr>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 </w:t>
      </w:r>
      <w:r w:rsidRPr="00EB6935">
        <w:rPr>
          <w:lang w:val="en-US"/>
        </w:rPr>
        <w:fldChar w:fldCharType="begin" w:fldLock="1"/>
      </w:r>
      <w:r w:rsidRPr="00EB6935">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Pr="00EB6935">
        <w:rPr>
          <w:lang w:val="en-US"/>
        </w:rPr>
        <w:fldChar w:fldCharType="separate"/>
      </w:r>
      <w:r w:rsidRPr="00EB6935">
        <w:rPr>
          <w:noProof/>
          <w:lang w:val="en-US"/>
        </w:rPr>
        <w:t>(Collin, Eloranta and Holmström, 2009)</w:t>
      </w:r>
      <w:r w:rsidRPr="00EB6935">
        <w:rPr>
          <w:lang w:val="en-US"/>
        </w:rPr>
        <w:fldChar w:fldCharType="end"/>
      </w:r>
      <w:r w:rsidRPr="00EB6935">
        <w:rPr>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 </w:t>
      </w:r>
      <w:r w:rsidRPr="00EB6935">
        <w:rPr>
          <w:lang w:val="en-US"/>
        </w:rPr>
        <w:fldChar w:fldCharType="begin" w:fldLock="1"/>
      </w:r>
      <w:r w:rsidRPr="00EB6935">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Pr="00EB6935">
        <w:rPr>
          <w:lang w:val="en-US"/>
        </w:rPr>
        <w:fldChar w:fldCharType="separate"/>
      </w:r>
      <w:r w:rsidRPr="00EB6935">
        <w:rPr>
          <w:noProof/>
          <w:lang w:val="en-US"/>
        </w:rPr>
        <w:t>(Song and Song, 2021)</w:t>
      </w:r>
      <w:r w:rsidRPr="00EB6935">
        <w:rPr>
          <w:lang w:val="en-US"/>
        </w:rPr>
        <w:fldChar w:fldCharType="end"/>
      </w:r>
      <w:r w:rsidRPr="00EB6935">
        <w:rPr>
          <w:lang w:val="en-US"/>
        </w:rPr>
        <w:t xml:space="preserve">. A computer program that facilitates the detection of concealed data within collections. While combining data mining and optimization, after the confidential information is recovered from the collection, the feature selection of an optimization problem could be decreased </w:t>
      </w:r>
      <w:r w:rsidRPr="00EB6935">
        <w:rPr>
          <w:lang w:val="en-US"/>
        </w:rPr>
        <w:fldChar w:fldCharType="begin" w:fldLock="1"/>
      </w:r>
      <w:r w:rsidRPr="00EB6935">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EB6935">
        <w:rPr>
          <w:lang w:val="en-US"/>
        </w:rPr>
        <w:fldChar w:fldCharType="separate"/>
      </w:r>
      <w:r w:rsidRPr="00EB6935">
        <w:rPr>
          <w:noProof/>
          <w:lang w:val="en-US"/>
        </w:rPr>
        <w:t>(Aria and Cuccurullo, 2017)</w:t>
      </w:r>
      <w:r w:rsidRPr="00EB6935">
        <w:rPr>
          <w:lang w:val="en-US"/>
        </w:rPr>
        <w:fldChar w:fldCharType="end"/>
      </w:r>
      <w:r w:rsidRPr="00EB6935">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538D99B0" w14:textId="77777777" w:rsidR="00A66829" w:rsidRPr="00EB6935" w:rsidRDefault="00A66829" w:rsidP="00A66829">
      <w:pPr>
        <w:pStyle w:val="BodyText"/>
        <w:rPr>
          <w:lang w:val="en-US"/>
        </w:rPr>
      </w:pPr>
      <w:r w:rsidRPr="00EB6935">
        <w:rPr>
          <w:lang w:val="en-US"/>
        </w:rPr>
        <w:t xml:space="preserve">As the economy has been growing, the quality of human existence has continually improved. In addition, as the market for various items rises, individuals are placing an increased </w:t>
      </w:r>
      <w:r w:rsidRPr="00EB6935">
        <w:rPr>
          <w:lang w:val="en-US"/>
        </w:rPr>
        <w:t xml:space="preserve">significance on product durability and safety </w:t>
      </w:r>
      <w:r w:rsidRPr="00EB6935">
        <w:rPr>
          <w:lang w:val="en-US"/>
        </w:rPr>
        <w:fldChar w:fldCharType="begin" w:fldLock="1"/>
      </w:r>
      <w:r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Pr="00EB6935">
        <w:rPr>
          <w:lang w:val="en-US"/>
        </w:rPr>
        <w:fldChar w:fldCharType="separate"/>
      </w:r>
      <w:r w:rsidRPr="00EB6935">
        <w:rPr>
          <w:noProof/>
          <w:lang w:val="en-US"/>
        </w:rPr>
        <w:t>(Han and Zhang, 2021)</w:t>
      </w:r>
      <w:r w:rsidRPr="00EB6935">
        <w:rPr>
          <w:lang w:val="en-US"/>
        </w:rPr>
        <w:fldChar w:fldCharType="end"/>
      </w:r>
      <w:r w:rsidRPr="00EB6935">
        <w:rPr>
          <w:lang w:val="en-US"/>
        </w:rPr>
        <w:t xml:space="preserve">. Currently, most of the items moving in the state are distributed via the conventional horizontal cluster product supply chain </w:t>
      </w:r>
      <w:r w:rsidRPr="00EB6935">
        <w:rPr>
          <w:lang w:val="en-US"/>
        </w:rPr>
        <w:fldChar w:fldCharType="begin" w:fldLock="1"/>
      </w:r>
      <w:r w:rsidRPr="00EB6935">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Pr="00EB6935">
        <w:rPr>
          <w:lang w:val="en-US"/>
        </w:rPr>
        <w:fldChar w:fldCharType="separate"/>
      </w:r>
      <w:r w:rsidRPr="00EB6935">
        <w:rPr>
          <w:noProof/>
          <w:lang w:val="en-US"/>
        </w:rPr>
        <w:t>(Kim and Fortado, 2021)</w:t>
      </w:r>
      <w:r w:rsidRPr="00EB6935">
        <w:rPr>
          <w:lang w:val="en-US"/>
        </w:rPr>
        <w:fldChar w:fldCharType="end"/>
      </w:r>
      <w:r w:rsidRPr="00EB6935">
        <w:rPr>
          <w:lang w:val="en-US"/>
        </w:rPr>
        <w:t xml:space="preserve">. Numerous issues, including the complexity of continuous improvement, significant merchandise damage, lengthy delivery schedules </w:t>
      </w:r>
      <w:r w:rsidRPr="00EB6935">
        <w:rPr>
          <w:lang w:val="en-US"/>
        </w:rPr>
        <w:fldChar w:fldCharType="begin" w:fldLock="1"/>
      </w:r>
      <w:r w:rsidRPr="00EB6935">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Pr="00EB6935">
        <w:rPr>
          <w:lang w:val="en-US"/>
        </w:rPr>
        <w:fldChar w:fldCharType="separate"/>
      </w:r>
      <w:r w:rsidRPr="00EB6935">
        <w:rPr>
          <w:noProof/>
          <w:lang w:val="en-US"/>
        </w:rPr>
        <w:t xml:space="preserve">(Robinson </w:t>
      </w:r>
      <w:r w:rsidRPr="00EB6935">
        <w:rPr>
          <w:i/>
          <w:noProof/>
          <w:lang w:val="en-US"/>
        </w:rPr>
        <w:t>et al.</w:t>
      </w:r>
      <w:r w:rsidRPr="00EB6935">
        <w:rPr>
          <w:noProof/>
          <w:lang w:val="en-US"/>
        </w:rPr>
        <w:t>, 2018)</w:t>
      </w:r>
      <w:r w:rsidRPr="00EB6935">
        <w:rPr>
          <w:lang w:val="en-US"/>
        </w:rPr>
        <w:fldChar w:fldCharType="end"/>
      </w:r>
      <w:r w:rsidRPr="00EB6935">
        <w:rPr>
          <w:lang w:val="en-US"/>
        </w:rPr>
        <w:t xml:space="preserve">, outdated distribution systems, high logistics operations, and relatively low productivity, make it challenging to conform to the key generation </w:t>
      </w:r>
      <w:r w:rsidRPr="00EB6935">
        <w:rPr>
          <w:lang w:val="en-US"/>
        </w:rPr>
        <w:fldChar w:fldCharType="begin" w:fldLock="1"/>
      </w:r>
      <w:r w:rsidRPr="00EB6935">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Pr="00EB6935">
        <w:rPr>
          <w:lang w:val="en-US"/>
        </w:rPr>
        <w:fldChar w:fldCharType="separate"/>
      </w:r>
      <w:r w:rsidRPr="00EB6935">
        <w:rPr>
          <w:noProof/>
          <w:lang w:val="en-US"/>
        </w:rPr>
        <w:t>(Bals and Turkulainen, 2017)</w:t>
      </w:r>
      <w:r w:rsidRPr="00EB6935">
        <w:rPr>
          <w:lang w:val="en-US"/>
        </w:rPr>
        <w:fldChar w:fldCharType="end"/>
      </w:r>
      <w:r w:rsidRPr="00EB6935">
        <w:rPr>
          <w:lang w:val="en-US"/>
        </w:rPr>
        <w:t xml:space="preserve">. Supply chain management is the most profitable and efficient strategy to respond to the existing intense competition. The fundamental of supply chain management is a technique combined conceptual framework </w:t>
      </w:r>
      <w:r w:rsidRPr="00EB6935">
        <w:rPr>
          <w:lang w:val="en-US"/>
        </w:rPr>
        <w:fldChar w:fldCharType="begin" w:fldLock="1"/>
      </w:r>
      <w:r w:rsidRPr="00EB6935">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Pr="00EB6935">
        <w:rPr>
          <w:lang w:val="en-US"/>
        </w:rPr>
        <w:fldChar w:fldCharType="separate"/>
      </w:r>
      <w:r w:rsidRPr="00EB6935">
        <w:rPr>
          <w:noProof/>
          <w:lang w:val="en-US"/>
        </w:rPr>
        <w:t>(Turkulainen and Swink, 2017)</w:t>
      </w:r>
      <w:r w:rsidRPr="00EB6935">
        <w:rPr>
          <w:lang w:val="en-US"/>
        </w:rPr>
        <w:fldChar w:fldCharType="end"/>
      </w:r>
      <w:r w:rsidRPr="00EB6935">
        <w:rPr>
          <w:lang w:val="en-US"/>
        </w:rPr>
        <w:t xml:space="preserve">, and several scholars have long predicted that integration will be an essential factor of supply chain research </w:t>
      </w:r>
      <w:r w:rsidRPr="00EB6935">
        <w:rPr>
          <w:lang w:val="en-US"/>
        </w:rPr>
        <w:fldChar w:fldCharType="begin" w:fldLock="1"/>
      </w:r>
      <w:r w:rsidRPr="00EB6935">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Pr="00EB6935">
        <w:rPr>
          <w:lang w:val="en-US"/>
        </w:rPr>
        <w:fldChar w:fldCharType="separate"/>
      </w:r>
      <w:r w:rsidRPr="00EB6935">
        <w:rPr>
          <w:noProof/>
          <w:lang w:val="en-US"/>
        </w:rPr>
        <w:t>(Luo and Yu, 2019)</w:t>
      </w:r>
      <w:r w:rsidRPr="00EB6935">
        <w:rPr>
          <w:lang w:val="en-US"/>
        </w:rPr>
        <w:fldChar w:fldCharType="end"/>
      </w:r>
      <w:r w:rsidRPr="00EB6935">
        <w:rPr>
          <w:lang w:val="en-US"/>
        </w:rPr>
        <w:t xml:space="preserve">. Consequently, the beginning of organizational learning in the product supply chain and the implementation of digital technologies to enforce an effective system is now the foundation for breaking through modernization deadlock and expanding markets </w:t>
      </w:r>
      <w:r w:rsidRPr="00EB6935">
        <w:rPr>
          <w:lang w:val="en-US"/>
        </w:rPr>
        <w:fldChar w:fldCharType="begin" w:fldLock="1"/>
      </w:r>
      <w:r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Pr="00EB6935">
        <w:rPr>
          <w:lang w:val="en-US"/>
        </w:rPr>
        <w:fldChar w:fldCharType="separate"/>
      </w:r>
      <w:r w:rsidRPr="00EB6935">
        <w:rPr>
          <w:noProof/>
          <w:lang w:val="en-US"/>
        </w:rPr>
        <w:t>(Han and Zhang, 2021)</w:t>
      </w:r>
      <w:r w:rsidRPr="00EB6935">
        <w:rPr>
          <w:lang w:val="en-US"/>
        </w:rPr>
        <w:fldChar w:fldCharType="end"/>
      </w:r>
      <w:r w:rsidRPr="00EB6935">
        <w:rPr>
          <w:lang w:val="en-US"/>
        </w:rPr>
        <w:t xml:space="preserve">, as well as the eventual target for the capacity building of merchandise distribution network control and administration in today's society </w:t>
      </w:r>
      <w:r w:rsidRPr="00EB6935">
        <w:rPr>
          <w:lang w:val="en-US"/>
        </w:rPr>
        <w:fldChar w:fldCharType="begin" w:fldLock="1"/>
      </w:r>
      <w:r w:rsidRPr="00EB6935">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Pr="00EB6935">
        <w:rPr>
          <w:lang w:val="en-US"/>
        </w:rPr>
        <w:fldChar w:fldCharType="separate"/>
      </w:r>
      <w:r w:rsidRPr="00EB6935">
        <w:rPr>
          <w:noProof/>
          <w:lang w:val="en-US"/>
        </w:rPr>
        <w:t>(Mogale, Kumar and Tiwari, 2020)</w:t>
      </w:r>
      <w:r w:rsidRPr="00EB6935">
        <w:rPr>
          <w:lang w:val="en-US"/>
        </w:rPr>
        <w:fldChar w:fldCharType="end"/>
      </w:r>
      <w:r w:rsidRPr="00EB6935">
        <w:rPr>
          <w:lang w:val="en-US"/>
        </w:rPr>
        <w:t xml:space="preserve">. The commercial supply chain has shifted from a single regional vertical clustering to an internally strategic alliance and will evolve into a stage characterized by several supply chain functional relationships </w:t>
      </w:r>
      <w:r w:rsidRPr="00EB6935">
        <w:rPr>
          <w:lang w:val="en-US"/>
        </w:rPr>
        <w:fldChar w:fldCharType="begin" w:fldLock="1"/>
      </w:r>
      <w:r w:rsidRPr="00EB6935">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Pr="00EB6935">
        <w:rPr>
          <w:lang w:val="en-US"/>
        </w:rPr>
        <w:fldChar w:fldCharType="separate"/>
      </w:r>
      <w:r w:rsidRPr="00EB6935">
        <w:rPr>
          <w:noProof/>
          <w:lang w:val="en-US"/>
        </w:rPr>
        <w:t>(Gholamian and Taghanzadeh, 2017)</w:t>
      </w:r>
      <w:r w:rsidRPr="00EB6935">
        <w:rPr>
          <w:lang w:val="en-US"/>
        </w:rPr>
        <w:fldChar w:fldCharType="end"/>
      </w:r>
      <w:r w:rsidRPr="00EB6935">
        <w:rPr>
          <w:lang w:val="en-US"/>
        </w:rPr>
        <w:t xml:space="preserve">. </w:t>
      </w:r>
    </w:p>
    <w:p w14:paraId="7A4DE4CD" w14:textId="620C3A72" w:rsidR="00A66829" w:rsidRDefault="00A66829" w:rsidP="00A66829">
      <w:pPr>
        <w:pStyle w:val="BodyText"/>
        <w:rPr>
          <w:lang w:val="en-US"/>
        </w:rPr>
      </w:pPr>
      <w:r w:rsidRPr="00EB6935">
        <w:rPr>
          <w:lang w:val="en-US"/>
        </w:rPr>
        <w:t xml:space="preserve">As per </w:t>
      </w:r>
      <w:r w:rsidRPr="00EB6935">
        <w:rPr>
          <w:lang w:val="en-US"/>
        </w:rPr>
        <w:fldChar w:fldCharType="begin" w:fldLock="1"/>
      </w:r>
      <w:r w:rsidRPr="00EB6935">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EB6935">
        <w:rPr>
          <w:lang w:val="en-US"/>
        </w:rPr>
        <w:fldChar w:fldCharType="separate"/>
      </w:r>
      <w:r w:rsidRPr="00EB6935">
        <w:rPr>
          <w:noProof/>
          <w:lang w:val="en-US"/>
        </w:rPr>
        <w:t xml:space="preserve">(Mentzer </w:t>
      </w:r>
      <w:r w:rsidRPr="00EB6935">
        <w:rPr>
          <w:i/>
          <w:noProof/>
          <w:lang w:val="en-US"/>
        </w:rPr>
        <w:t>et al.</w:t>
      </w:r>
      <w:r w:rsidRPr="00EB6935">
        <w:rPr>
          <w:noProof/>
          <w:lang w:val="en-US"/>
        </w:rPr>
        <w:t>, 2001)</w:t>
      </w:r>
      <w:r w:rsidRPr="00EB6935">
        <w:rPr>
          <w:lang w:val="en-US"/>
        </w:rPr>
        <w:fldChar w:fldCharType="end"/>
      </w:r>
      <w:r w:rsidRPr="00EB6935">
        <w:rPr>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EB6935">
        <w:rPr>
          <w:lang w:val="en-US"/>
        </w:rPr>
        <w:fldChar w:fldCharType="begin" w:fldLock="1"/>
      </w:r>
      <w:r w:rsidRPr="00EB6935">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EB6935">
        <w:rPr>
          <w:lang w:val="en-US"/>
        </w:rPr>
        <w:fldChar w:fldCharType="separate"/>
      </w:r>
      <w:r w:rsidRPr="00EB6935">
        <w:rPr>
          <w:noProof/>
          <w:lang w:val="en-US"/>
        </w:rPr>
        <w:t xml:space="preserve">(Borges </w:t>
      </w:r>
      <w:r w:rsidRPr="00EB6935">
        <w:rPr>
          <w:i/>
          <w:noProof/>
          <w:lang w:val="en-US"/>
        </w:rPr>
        <w:t>et al.</w:t>
      </w:r>
      <w:r w:rsidRPr="00EB6935">
        <w:rPr>
          <w:noProof/>
          <w:lang w:val="en-US"/>
        </w:rPr>
        <w:t>, 2021)</w:t>
      </w:r>
      <w:r w:rsidRPr="00EB6935">
        <w:rPr>
          <w:lang w:val="en-US"/>
        </w:rPr>
        <w:fldChar w:fldCharType="end"/>
      </w:r>
      <w:r w:rsidRPr="00EB6935">
        <w:rPr>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EB6935">
        <w:rPr>
          <w:lang w:val="en-US"/>
        </w:rPr>
        <w:fldChar w:fldCharType="begin" w:fldLock="1"/>
      </w:r>
      <w:r w:rsidRPr="00EB6935">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EB6935">
        <w:rPr>
          <w:lang w:val="en-US"/>
        </w:rPr>
        <w:fldChar w:fldCharType="separate"/>
      </w:r>
      <w:r w:rsidRPr="00EB6935">
        <w:rPr>
          <w:noProof/>
          <w:lang w:val="en-US"/>
        </w:rPr>
        <w:t>(Zhang, Pee and Cui, 2021)</w:t>
      </w:r>
      <w:r w:rsidRPr="00EB6935">
        <w:rPr>
          <w:lang w:val="en-US"/>
        </w:rPr>
        <w:fldChar w:fldCharType="end"/>
      </w:r>
      <w:r w:rsidRPr="00EB6935">
        <w:rPr>
          <w:lang w:val="en-US"/>
        </w:rPr>
        <w:t xml:space="preserve">. </w:t>
      </w:r>
    </w:p>
    <w:p w14:paraId="0A2B011B" w14:textId="2724F6D3" w:rsidR="00A66829" w:rsidRDefault="00A66829" w:rsidP="00A66829">
      <w:pPr>
        <w:pStyle w:val="BodyText"/>
        <w:rPr>
          <w:lang w:val="en-US"/>
        </w:rPr>
      </w:pPr>
      <w:r w:rsidRPr="00EB6935">
        <w:rPr>
          <w:lang w:val="en-US"/>
        </w:rPr>
        <w:t xml:space="preserve">A limited definition of artificial intelligence can include all machines and devices that use computing capabilities to simulate human intelligence </w:t>
      </w:r>
      <w:r w:rsidRPr="00EB6935">
        <w:rPr>
          <w:lang w:val="en-US"/>
        </w:rPr>
        <w:fldChar w:fldCharType="begin" w:fldLock="1"/>
      </w:r>
      <w:r w:rsidRPr="00EB6935">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http://www.mendeley.com/documents/?uuid=c0a3e775-70bf-4771-a34b-434f685f2132"]}],"mendeley":{"formattedCitation":"(Kitsios and Kamariotou, 2021)","plainTextFormattedCitation":"(Kitsios and Kamariotou, 2021)","previouslyFormattedCitation":"(Kitsios and Kamariotou, 2021)"},"properties":{"noteIndex":0},"schema":"https://github.com/citation-style-language/schema/raw/master/csl-citation.json"}</w:instrText>
      </w:r>
      <w:r w:rsidRPr="00EB6935">
        <w:rPr>
          <w:lang w:val="en-US"/>
        </w:rPr>
        <w:fldChar w:fldCharType="separate"/>
      </w:r>
      <w:r w:rsidRPr="00EB6935">
        <w:rPr>
          <w:noProof/>
          <w:lang w:val="en-US"/>
        </w:rPr>
        <w:t>(Kitsios and Kamariotou, 2021)</w:t>
      </w:r>
      <w:r w:rsidRPr="00EB6935">
        <w:rPr>
          <w:lang w:val="en-US"/>
        </w:rPr>
        <w:fldChar w:fldCharType="end"/>
      </w:r>
    </w:p>
    <w:p w14:paraId="21676C38" w14:textId="66777DE8" w:rsidR="00A66829" w:rsidRDefault="00A66829" w:rsidP="00A66829">
      <w:pPr>
        <w:pStyle w:val="BodyText"/>
        <w:rPr>
          <w:lang w:val="en-US"/>
        </w:rPr>
      </w:pPr>
      <w:r w:rsidRPr="00EB6935">
        <w:rPr>
          <w:lang w:val="en-US"/>
        </w:rPr>
        <w:t xml:space="preserve">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w:t>
      </w:r>
      <w:r w:rsidRPr="00EB6935">
        <w:rPr>
          <w:lang w:val="en-US"/>
        </w:rPr>
        <w:lastRenderedPageBreak/>
        <w:t xml:space="preserve">machine's capacity to replicate human intellect, with the idealized potential to evaluate and execute commands that have a high probability of reaching a certain goal </w:t>
      </w:r>
      <w:r w:rsidRPr="00EB6935">
        <w:rPr>
          <w:lang w:val="en-US"/>
        </w:rPr>
        <w:fldChar w:fldCharType="begin" w:fldLock="1"/>
      </w:r>
      <w:r w:rsidRPr="00EB6935">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http://www.mendeley.com/documents/?uuid=c1694df6-ebcf-4a2a-935b-15480dde2928"]}],"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Pr="00EB6935">
        <w:rPr>
          <w:lang w:val="en-US"/>
        </w:rPr>
        <w:fldChar w:fldCharType="separate"/>
      </w:r>
      <w:r w:rsidRPr="00EB6935">
        <w:rPr>
          <w:noProof/>
          <w:lang w:val="en-US"/>
        </w:rPr>
        <w:t>(Čerka, Grigien\.e and Sirbikyt\.e, 2015)</w:t>
      </w:r>
      <w:r w:rsidRPr="00EB6935">
        <w:rPr>
          <w:lang w:val="en-US"/>
        </w:rPr>
        <w:fldChar w:fldCharType="end"/>
      </w:r>
      <w:r w:rsidRPr="00EB6935">
        <w:rPr>
          <w:lang w:val="en-US"/>
        </w:rPr>
        <w:t xml:space="preserve">. AI enables it to apply predictive methodologies that enable rapid evaluation and more comprehensive mitigation of hazards or utilized to portray that may develop across the supply chain. It also provides the capability to determine supply chain abnormalities </w:t>
      </w:r>
      <w:r w:rsidRPr="00EB6935">
        <w:rPr>
          <w:lang w:val="en-US"/>
        </w:rPr>
        <w:fldChar w:fldCharType="begin" w:fldLock="1"/>
      </w:r>
      <w:r w:rsidRPr="00EB6935">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http://www.mendeley.com/documents/?uuid=411bfa54-91d3-4c30-a44f-a73a09c5e92d"]}],"mendeley":{"formattedCitation":"(Akbari and Do, 2021)","plainTextFormattedCitation":"(Akbari and Do, 2021)","previouslyFormattedCitation":"(Akbari and Do, 2021)"},"properties":{"noteIndex":0},"schema":"https://github.com/citation-style-language/schema/raw/master/csl-citation.json"}</w:instrText>
      </w:r>
      <w:r w:rsidRPr="00EB6935">
        <w:rPr>
          <w:lang w:val="en-US"/>
        </w:rPr>
        <w:fldChar w:fldCharType="separate"/>
      </w:r>
      <w:r w:rsidRPr="00EB6935">
        <w:rPr>
          <w:noProof/>
          <w:lang w:val="en-US"/>
        </w:rPr>
        <w:t>(Akbari and Do, 2021)</w:t>
      </w:r>
      <w:r w:rsidRPr="00EB6935">
        <w:rPr>
          <w:lang w:val="en-US"/>
        </w:rPr>
        <w:fldChar w:fldCharType="end"/>
      </w:r>
      <w:r w:rsidRPr="00EB6935">
        <w:rPr>
          <w:lang w:val="en-US"/>
        </w:rPr>
        <w:t xml:space="preserve">. AI can efficiently and precisely locate key supply chain statistics to construct models that help executives comprehend how each system works and make recommendations for improvement </w:t>
      </w:r>
      <w:r w:rsidRPr="00EB6935">
        <w:rPr>
          <w:lang w:val="en-US"/>
        </w:rPr>
        <w:fldChar w:fldCharType="begin" w:fldLock="1"/>
      </w:r>
      <w:r w:rsidRPr="00EB6935">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http://www.mendeley.com/documents/?uuid=3b943b0a-5b80-4fd8-9e6a-2218599fead0"]}],"mendeley":{"formattedCitation":"(Ni, Xiao and Lim, 2020)","plainTextFormattedCitation":"(Ni, Xiao and Lim, 2020)","previouslyFormattedCitation":"(Ni, Xiao and Lim, 2020)"},"properties":{"noteIndex":0},"schema":"https://github.com/citation-style-language/schema/raw/master/csl-citation.json"}</w:instrText>
      </w:r>
      <w:r w:rsidRPr="00EB6935">
        <w:rPr>
          <w:lang w:val="en-US"/>
        </w:rPr>
        <w:fldChar w:fldCharType="separate"/>
      </w:r>
      <w:r w:rsidRPr="00EB6935">
        <w:rPr>
          <w:noProof/>
          <w:lang w:val="en-US"/>
        </w:rPr>
        <w:t>(Ni, Xiao and Lim, 2020)</w:t>
      </w:r>
      <w:r w:rsidRPr="00EB6935">
        <w:rPr>
          <w:lang w:val="en-US"/>
        </w:rPr>
        <w:fldChar w:fldCharType="end"/>
      </w:r>
      <w:r w:rsidRPr="00EB6935">
        <w:rPr>
          <w:lang w:val="en-US"/>
        </w:rPr>
        <w:t xml:space="preserve">. In this new method of utilizing machine learning to enhance the supply chain and look for optimizations, AI helps businesses to continuously learn about activities needing development, discover determinants of output, and anticipate efficiency </w:t>
      </w:r>
      <w:r w:rsidRPr="00EB6935">
        <w:rPr>
          <w:lang w:val="en-US"/>
        </w:rPr>
        <w:fldChar w:fldCharType="begin" w:fldLock="1"/>
      </w:r>
      <w:r w:rsidRPr="00EB6935">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http://www.mendeley.com/documents/?uuid=038ea3c0-0c70-471f-96ed-c578b99084b8"]}],"mendeley":{"formattedCitation":"(Riahi &lt;i&gt;et al.&lt;/i&gt;, 2021)","plainTextFormattedCitation":"(Riahi et al., 2021)","previouslyFormattedCitation":"(Riahi &lt;i&gt;et al.&lt;/i&gt;, 2021)"},"properties":{"noteIndex":0},"schema":"https://github.com/citation-style-language/schema/raw/master/csl-citation.json"}</w:instrText>
      </w:r>
      <w:r w:rsidRPr="00EB6935">
        <w:rPr>
          <w:lang w:val="en-US"/>
        </w:rPr>
        <w:fldChar w:fldCharType="separate"/>
      </w:r>
      <w:r w:rsidRPr="00EB6935">
        <w:rPr>
          <w:noProof/>
          <w:lang w:val="en-US"/>
        </w:rPr>
        <w:t xml:space="preserve">(Riahi </w:t>
      </w:r>
      <w:r w:rsidRPr="00EB6935">
        <w:rPr>
          <w:i/>
          <w:noProof/>
          <w:lang w:val="en-US"/>
        </w:rPr>
        <w:t>et al.</w:t>
      </w:r>
      <w:r w:rsidRPr="00EB6935">
        <w:rPr>
          <w:noProof/>
          <w:lang w:val="en-US"/>
        </w:rPr>
        <w:t>, 2021)</w:t>
      </w:r>
      <w:r w:rsidRPr="00EB6935">
        <w:rPr>
          <w:lang w:val="en-US"/>
        </w:rPr>
        <w:fldChar w:fldCharType="end"/>
      </w:r>
      <w:r w:rsidRPr="00EB6935">
        <w:rPr>
          <w:lang w:val="en-US"/>
        </w:rPr>
        <w:t xml:space="preserve">. AI in the supply chain framework continues an innovation whose maximum capabilities humans have yet to comprehend </w:t>
      </w:r>
      <w:r w:rsidRPr="00EB6935">
        <w:rPr>
          <w:lang w:val="en-US"/>
        </w:rPr>
        <w:fldChar w:fldCharType="begin" w:fldLock="1"/>
      </w:r>
      <w:r w:rsidRPr="00EB6935">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http://www.mendeley.com/documents/?uuid=eb2f109e-2057-455a-addf-6da8c3113daf"]}],"mendeley":{"formattedCitation":"(Nayal &lt;i&gt;et al.&lt;/i&gt;, 2021)","plainTextFormattedCitation":"(Nayal et al., 2021)","previouslyFormattedCitation":"(Nayal &lt;i&gt;et al.&lt;/i&gt;, 2021)"},"properties":{"noteIndex":0},"schema":"https://github.com/citation-style-language/schema/raw/master/csl-citation.json"}</w:instrText>
      </w:r>
      <w:r w:rsidRPr="00EB6935">
        <w:rPr>
          <w:lang w:val="en-US"/>
        </w:rPr>
        <w:fldChar w:fldCharType="separate"/>
      </w:r>
      <w:r w:rsidRPr="00EB6935">
        <w:rPr>
          <w:noProof/>
          <w:lang w:val="en-US"/>
        </w:rPr>
        <w:t xml:space="preserve">(Nayal </w:t>
      </w:r>
      <w:r w:rsidRPr="00EB6935">
        <w:rPr>
          <w:i/>
          <w:noProof/>
          <w:lang w:val="en-US"/>
        </w:rPr>
        <w:t>et al.</w:t>
      </w:r>
      <w:r w:rsidRPr="00EB6935">
        <w:rPr>
          <w:noProof/>
          <w:lang w:val="en-US"/>
        </w:rPr>
        <w:t>, 2021)</w:t>
      </w:r>
      <w:r w:rsidRPr="00EB6935">
        <w:rPr>
          <w:lang w:val="en-US"/>
        </w:rPr>
        <w:fldChar w:fldCharType="end"/>
      </w:r>
      <w:r w:rsidRPr="00EB6935">
        <w:rPr>
          <w:lang w:val="en-US"/>
        </w:rPr>
        <w:t>.  We proposed a robust approach to finding the effectiveness of machine learning and artificial intelligence over supply chain management.</w:t>
      </w:r>
    </w:p>
    <w:p w14:paraId="11262AA4" w14:textId="003E84A3" w:rsidR="00A66829" w:rsidRDefault="00A66829" w:rsidP="00A66829">
      <w:pPr>
        <w:pStyle w:val="BodyText"/>
        <w:rPr>
          <w:lang w:val="en-US"/>
        </w:rPr>
      </w:pPr>
    </w:p>
    <w:p w14:paraId="4F551751" w14:textId="77777777" w:rsidR="00A66829" w:rsidRPr="00EB6935" w:rsidRDefault="00A66829" w:rsidP="00A66829">
      <w:pPr>
        <w:pStyle w:val="Heading1"/>
      </w:pPr>
      <w:r w:rsidRPr="00EB6935">
        <w:t xml:space="preserve">Related work </w:t>
      </w:r>
    </w:p>
    <w:p w14:paraId="017841C3" w14:textId="77777777" w:rsidR="00A66829" w:rsidRPr="00EB6935" w:rsidRDefault="00A66829" w:rsidP="00A66829">
      <w:pPr>
        <w:jc w:val="both"/>
      </w:pPr>
      <w:r w:rsidRPr="00EB6935">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EB6935">
        <w:t>Tountopoulos</w:t>
      </w:r>
      <w:proofErr w:type="spellEnd"/>
      <w:r w:rsidRPr="00EB6935">
        <w:t xml:space="preserve"> et al., 2018) [2] highlighted the progress in defining a controlling context for data-driven orchestration of utility services in potential intelligent production applications. In addition, the study </w:t>
      </w:r>
      <w:proofErr w:type="spellStart"/>
      <w:r w:rsidRPr="00EB6935">
        <w:t>analyzed</w:t>
      </w:r>
      <w:proofErr w:type="spellEnd"/>
      <w:r w:rsidRPr="00EB6935">
        <w:t xml:space="preserve">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w:t>
      </w:r>
      <w:r>
        <w:rPr>
          <w:lang w:val="en-GB"/>
        </w:rPr>
        <w:t xml:space="preserve"> </w:t>
      </w:r>
      <w:r w:rsidRPr="00EB6935">
        <w:t>intelligent manufacturing-based ecosystems has been emphasized.</w:t>
      </w:r>
    </w:p>
    <w:p w14:paraId="7D7F7BC0" w14:textId="6F2DEE50" w:rsidR="00A66829" w:rsidRDefault="00A66829" w:rsidP="00A66829">
      <w:pPr>
        <w:jc w:val="both"/>
      </w:pPr>
      <w:r w:rsidRPr="00EB6935">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EB6935">
        <w:t>Dalmolen</w:t>
      </w:r>
      <w:proofErr w:type="spellEnd"/>
      <w:r w:rsidRPr="00EB6935">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Default="00A66829" w:rsidP="00A66829">
      <w:pPr>
        <w:jc w:val="both"/>
      </w:pPr>
    </w:p>
    <w:p w14:paraId="288FD54E" w14:textId="77777777" w:rsidR="00A66829" w:rsidRPr="00EB6935" w:rsidRDefault="00A66829" w:rsidP="00A66829">
      <w:pPr>
        <w:pStyle w:val="Heading1"/>
      </w:pPr>
      <w:r w:rsidRPr="00EB6935">
        <w:t xml:space="preserve">Background research </w:t>
      </w:r>
    </w:p>
    <w:p w14:paraId="30F6EC9A" w14:textId="77777777" w:rsidR="00A66829" w:rsidRPr="00EB6935" w:rsidRDefault="00A66829" w:rsidP="00A66829">
      <w:pPr>
        <w:jc w:val="both"/>
      </w:pPr>
      <w:r w:rsidRPr="00EB6935">
        <w:t>Despite having a substantial number of scientific articles in the domain of machine learning and supply chain management individually, not enough attention has been made to the uses of ML algorithms in SCM (</w:t>
      </w:r>
      <w:proofErr w:type="spellStart"/>
      <w:r w:rsidRPr="00EB6935">
        <w:t>Bertolini</w:t>
      </w:r>
      <w:proofErr w:type="spellEnd"/>
      <w:r w:rsidRPr="00EB6935">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2EFFDB61" w14:textId="71E25929" w:rsidR="00A66829" w:rsidRDefault="00A66829" w:rsidP="00A66829">
      <w:pPr>
        <w:jc w:val="both"/>
      </w:pPr>
    </w:p>
    <w:p w14:paraId="316976E0" w14:textId="77777777" w:rsidR="00A66829" w:rsidRPr="00EB6935" w:rsidRDefault="00A66829" w:rsidP="00A66829">
      <w:pPr>
        <w:pStyle w:val="Heading2"/>
      </w:pPr>
      <w:r w:rsidRPr="00EB6935">
        <w:t>ML Algorithms in Supplier</w:t>
      </w:r>
    </w:p>
    <w:p w14:paraId="36022D91" w14:textId="499DDB82" w:rsidR="00A66829" w:rsidRPr="00EB6935" w:rsidRDefault="00A66829" w:rsidP="00A66829">
      <w:pPr>
        <w:jc w:val="both"/>
      </w:pPr>
      <w:r w:rsidRPr="00EB6935">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w:t>
      </w:r>
      <w:proofErr w:type="gramStart"/>
      <w:r w:rsidRPr="00EB6935">
        <w:t>similar to</w:t>
      </w:r>
      <w:proofErr w:type="gramEnd"/>
      <w:r w:rsidRPr="00EB6935">
        <w:t xml:space="preserve"> the majority of other conventional methods. However, in today's competitive marketplace, data analysis approaches are unquestionably more valuable than qualitative research methods. In this era, ML algorithms outperform the </w:t>
      </w:r>
      <w:r w:rsidR="003C41FA">
        <w:t>be</w:t>
      </w:r>
      <w:r w:rsidRPr="00EB6935">
        <w:t>fore</w:t>
      </w:r>
      <w:r w:rsidR="003C41FA">
        <w:t xml:space="preserve"> </w:t>
      </w:r>
      <w:r w:rsidRPr="00EB6935">
        <w:t xml:space="preserve">mentioned methods significantly. </w:t>
      </w:r>
    </w:p>
    <w:p w14:paraId="0C9AE461" w14:textId="29744631" w:rsidR="00A66829" w:rsidRDefault="00A66829" w:rsidP="00A66829">
      <w:pPr>
        <w:jc w:val="both"/>
      </w:pPr>
      <w:r w:rsidRPr="00EB6935">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6CB57D52" w14:textId="0995A37C" w:rsidR="003C41FA" w:rsidRDefault="003C41FA" w:rsidP="00A66829">
      <w:pPr>
        <w:jc w:val="both"/>
      </w:pPr>
    </w:p>
    <w:p w14:paraId="647367A8" w14:textId="3D46D6D2" w:rsidR="00E8678A" w:rsidRDefault="00E8678A" w:rsidP="00E8678A">
      <w:pPr>
        <w:pStyle w:val="Caption"/>
        <w:keepNext/>
      </w:pPr>
      <w:r>
        <w:lastRenderedPageBreak/>
        <w:t xml:space="preserve">TABLE </w:t>
      </w:r>
      <w:fldSimple w:instr=" SEQ TABLE \* ROMAN ">
        <w:r>
          <w:rPr>
            <w:noProof/>
          </w:rPr>
          <w:t>I</w:t>
        </w:r>
      </w:fldSimple>
      <w:r>
        <w:t>. State of the art ML algorithms</w:t>
      </w:r>
    </w:p>
    <w:tbl>
      <w:tblPr>
        <w:tblStyle w:val="TableGrid"/>
        <w:tblW w:w="0" w:type="auto"/>
        <w:tblLook w:val="04A0" w:firstRow="1" w:lastRow="0" w:firstColumn="1" w:lastColumn="0" w:noHBand="0" w:noVBand="1"/>
      </w:tblPr>
      <w:tblGrid>
        <w:gridCol w:w="1271"/>
        <w:gridCol w:w="1492"/>
        <w:gridCol w:w="2093"/>
      </w:tblGrid>
      <w:tr w:rsidR="00BF331D" w14:paraId="7B60311B" w14:textId="77777777" w:rsidTr="00680411">
        <w:trPr>
          <w:trHeight w:val="841"/>
        </w:trPr>
        <w:tc>
          <w:tcPr>
            <w:tcW w:w="1271" w:type="dxa"/>
          </w:tcPr>
          <w:p w14:paraId="24E1B47D" w14:textId="1D85019F" w:rsidR="00BF331D" w:rsidRDefault="00BF331D" w:rsidP="00BF331D">
            <w:pPr>
              <w:jc w:val="both"/>
            </w:pPr>
            <w:r w:rsidRPr="00EB6935">
              <w:rPr>
                <w:b/>
                <w:bCs/>
                <w:sz w:val="16"/>
                <w:szCs w:val="16"/>
              </w:rPr>
              <w:t>Types of Machine Learning</w:t>
            </w:r>
          </w:p>
        </w:tc>
        <w:tc>
          <w:tcPr>
            <w:tcW w:w="1492" w:type="dxa"/>
          </w:tcPr>
          <w:p w14:paraId="01D5D7AF" w14:textId="01F4654F" w:rsidR="00BF331D" w:rsidRDefault="00BF331D" w:rsidP="00BF331D">
            <w:pPr>
              <w:jc w:val="both"/>
            </w:pPr>
            <w:r w:rsidRPr="00EB6935">
              <w:rPr>
                <w:b/>
                <w:bCs/>
                <w:sz w:val="16"/>
                <w:szCs w:val="16"/>
              </w:rPr>
              <w:t>Classifiers</w:t>
            </w:r>
          </w:p>
        </w:tc>
        <w:tc>
          <w:tcPr>
            <w:tcW w:w="2093" w:type="dxa"/>
          </w:tcPr>
          <w:p w14:paraId="03C017DD" w14:textId="31BA3EF4" w:rsidR="00BF331D" w:rsidRDefault="00BF331D" w:rsidP="00BF331D">
            <w:pPr>
              <w:jc w:val="both"/>
            </w:pPr>
            <w:r w:rsidRPr="00EB6935">
              <w:rPr>
                <w:b/>
                <w:bCs/>
                <w:sz w:val="16"/>
                <w:szCs w:val="16"/>
              </w:rPr>
              <w:t>Detail</w:t>
            </w:r>
          </w:p>
        </w:tc>
      </w:tr>
      <w:tr w:rsidR="00680411" w14:paraId="3732C0B5" w14:textId="77777777" w:rsidTr="00680411">
        <w:tc>
          <w:tcPr>
            <w:tcW w:w="1271" w:type="dxa"/>
            <w:vMerge w:val="restart"/>
          </w:tcPr>
          <w:p w14:paraId="3448D601" w14:textId="25F5FA2F" w:rsidR="00680411" w:rsidRDefault="00680411" w:rsidP="00BF331D">
            <w:pPr>
              <w:jc w:val="both"/>
            </w:pPr>
            <w:r w:rsidRPr="00EB6935">
              <w:rPr>
                <w:b/>
                <w:bCs/>
                <w:sz w:val="16"/>
                <w:szCs w:val="16"/>
              </w:rPr>
              <w:t>Supervised learning</w:t>
            </w:r>
          </w:p>
        </w:tc>
        <w:tc>
          <w:tcPr>
            <w:tcW w:w="1492" w:type="dxa"/>
          </w:tcPr>
          <w:p w14:paraId="59543E65" w14:textId="77777777" w:rsidR="00680411" w:rsidRPr="00EB6935" w:rsidRDefault="00680411" w:rsidP="00680411">
            <w:pPr>
              <w:rPr>
                <w:sz w:val="16"/>
                <w:szCs w:val="16"/>
              </w:rPr>
            </w:pPr>
            <w:r w:rsidRPr="00EB6935">
              <w:rPr>
                <w:sz w:val="16"/>
                <w:szCs w:val="16"/>
              </w:rPr>
              <w:t>Decision Trees</w:t>
            </w:r>
          </w:p>
          <w:p w14:paraId="6946C2FF" w14:textId="77777777" w:rsidR="00680411" w:rsidRDefault="00680411" w:rsidP="00BF331D">
            <w:pPr>
              <w:jc w:val="both"/>
            </w:pPr>
          </w:p>
        </w:tc>
        <w:tc>
          <w:tcPr>
            <w:tcW w:w="2093" w:type="dxa"/>
          </w:tcPr>
          <w:p w14:paraId="19AA5976" w14:textId="77777777" w:rsidR="00680411" w:rsidRPr="00EB6935" w:rsidRDefault="00680411" w:rsidP="00680411">
            <w:pPr>
              <w:jc w:val="both"/>
              <w:rPr>
                <w:sz w:val="16"/>
                <w:szCs w:val="16"/>
              </w:rPr>
            </w:pPr>
            <w:r w:rsidRPr="00EB6935">
              <w:rPr>
                <w:sz w:val="16"/>
                <w:szCs w:val="16"/>
              </w:rPr>
              <w:t>Decision trees used to classify features into distinct nodes for classification objectives. Additionally, to analyze uncertain decisions (Song, 2015).</w:t>
            </w:r>
          </w:p>
          <w:p w14:paraId="5AB39A49" w14:textId="77777777" w:rsidR="00680411" w:rsidRDefault="00680411" w:rsidP="00BF331D">
            <w:pPr>
              <w:jc w:val="both"/>
            </w:pPr>
          </w:p>
        </w:tc>
      </w:tr>
      <w:tr w:rsidR="00680411" w14:paraId="7479E55B" w14:textId="77777777" w:rsidTr="00680411">
        <w:tc>
          <w:tcPr>
            <w:tcW w:w="1271" w:type="dxa"/>
            <w:vMerge/>
          </w:tcPr>
          <w:p w14:paraId="31179F98" w14:textId="77777777" w:rsidR="00680411" w:rsidRDefault="00680411" w:rsidP="00BF331D">
            <w:pPr>
              <w:jc w:val="both"/>
            </w:pPr>
          </w:p>
        </w:tc>
        <w:tc>
          <w:tcPr>
            <w:tcW w:w="1492" w:type="dxa"/>
          </w:tcPr>
          <w:p w14:paraId="0B88CF07" w14:textId="77777777" w:rsidR="00680411" w:rsidRPr="00EB6935" w:rsidRDefault="00680411" w:rsidP="00680411">
            <w:pPr>
              <w:rPr>
                <w:sz w:val="16"/>
                <w:szCs w:val="16"/>
              </w:rPr>
            </w:pPr>
            <w:r w:rsidRPr="00EB6935">
              <w:rPr>
                <w:sz w:val="16"/>
                <w:szCs w:val="16"/>
              </w:rPr>
              <w:t>Random Forest</w:t>
            </w:r>
          </w:p>
          <w:p w14:paraId="72525AC4" w14:textId="77777777" w:rsidR="00680411" w:rsidRDefault="00680411" w:rsidP="00BF331D">
            <w:pPr>
              <w:jc w:val="both"/>
            </w:pPr>
          </w:p>
        </w:tc>
        <w:tc>
          <w:tcPr>
            <w:tcW w:w="2093" w:type="dxa"/>
          </w:tcPr>
          <w:p w14:paraId="1F9652BE" w14:textId="77777777" w:rsidR="00680411" w:rsidRPr="00EB6935" w:rsidRDefault="00680411" w:rsidP="00680411">
            <w:pPr>
              <w:jc w:val="both"/>
              <w:rPr>
                <w:sz w:val="16"/>
                <w:szCs w:val="16"/>
              </w:rPr>
            </w:pPr>
            <w:r w:rsidRPr="00EB6935">
              <w:rPr>
                <w:sz w:val="16"/>
                <w:szCs w:val="16"/>
              </w:rPr>
              <w:t>It implements decision trees on various examples and utilizes the maximum vote for classification (</w:t>
            </w:r>
            <w:proofErr w:type="spellStart"/>
            <w:r w:rsidRPr="00EB6935">
              <w:rPr>
                <w:sz w:val="16"/>
                <w:szCs w:val="16"/>
              </w:rPr>
              <w:t>Biau</w:t>
            </w:r>
            <w:proofErr w:type="spellEnd"/>
            <w:r w:rsidRPr="00EB6935">
              <w:rPr>
                <w:sz w:val="16"/>
                <w:szCs w:val="16"/>
              </w:rPr>
              <w:t>, 2016).</w:t>
            </w:r>
          </w:p>
          <w:p w14:paraId="5C70F528" w14:textId="77777777" w:rsidR="00680411" w:rsidRDefault="00680411" w:rsidP="00BF331D">
            <w:pPr>
              <w:jc w:val="both"/>
            </w:pPr>
          </w:p>
        </w:tc>
      </w:tr>
      <w:tr w:rsidR="00680411" w14:paraId="02B76D15" w14:textId="77777777" w:rsidTr="00680411">
        <w:tc>
          <w:tcPr>
            <w:tcW w:w="1271" w:type="dxa"/>
            <w:vMerge/>
          </w:tcPr>
          <w:p w14:paraId="0360CE7F" w14:textId="77777777" w:rsidR="00680411" w:rsidRDefault="00680411" w:rsidP="00BF331D">
            <w:pPr>
              <w:jc w:val="both"/>
            </w:pPr>
          </w:p>
        </w:tc>
        <w:tc>
          <w:tcPr>
            <w:tcW w:w="1492" w:type="dxa"/>
          </w:tcPr>
          <w:p w14:paraId="346A8C11" w14:textId="77777777" w:rsidR="00680411" w:rsidRPr="00EB6935" w:rsidRDefault="00680411" w:rsidP="00680411">
            <w:pPr>
              <w:rPr>
                <w:sz w:val="16"/>
                <w:szCs w:val="16"/>
              </w:rPr>
            </w:pPr>
            <w:r w:rsidRPr="00EB6935">
              <w:rPr>
                <w:sz w:val="16"/>
                <w:szCs w:val="16"/>
              </w:rPr>
              <w:t>SVM</w:t>
            </w:r>
          </w:p>
          <w:p w14:paraId="33DE8A1F" w14:textId="77777777" w:rsidR="00680411" w:rsidRDefault="00680411" w:rsidP="00BF331D">
            <w:pPr>
              <w:jc w:val="both"/>
            </w:pPr>
          </w:p>
        </w:tc>
        <w:tc>
          <w:tcPr>
            <w:tcW w:w="2093" w:type="dxa"/>
          </w:tcPr>
          <w:p w14:paraId="7B6592A3" w14:textId="4D535C52" w:rsidR="00680411" w:rsidRDefault="00680411" w:rsidP="00BF331D">
            <w:pPr>
              <w:jc w:val="both"/>
            </w:pPr>
            <w:r w:rsidRPr="00EB6935">
              <w:rPr>
                <w:sz w:val="16"/>
                <w:szCs w:val="16"/>
              </w:rPr>
              <w:t>Support vector machine is most effective for classification purposes (</w:t>
            </w:r>
            <w:proofErr w:type="spellStart"/>
            <w:r w:rsidRPr="00EB6935">
              <w:rPr>
                <w:sz w:val="16"/>
                <w:szCs w:val="16"/>
              </w:rPr>
              <w:t>Shmilovici</w:t>
            </w:r>
            <w:proofErr w:type="spellEnd"/>
            <w:r w:rsidRPr="00EB6935">
              <w:rPr>
                <w:sz w:val="16"/>
                <w:szCs w:val="16"/>
              </w:rPr>
              <w:t>, 2009) when it is used to calculate margins</w:t>
            </w:r>
          </w:p>
        </w:tc>
      </w:tr>
      <w:tr w:rsidR="00680411" w14:paraId="481389A2" w14:textId="77777777" w:rsidTr="00680411">
        <w:tc>
          <w:tcPr>
            <w:tcW w:w="1271" w:type="dxa"/>
            <w:vMerge/>
          </w:tcPr>
          <w:p w14:paraId="51E06777" w14:textId="77777777" w:rsidR="00680411" w:rsidRDefault="00680411" w:rsidP="00BF331D">
            <w:pPr>
              <w:jc w:val="both"/>
            </w:pPr>
          </w:p>
        </w:tc>
        <w:tc>
          <w:tcPr>
            <w:tcW w:w="1492" w:type="dxa"/>
          </w:tcPr>
          <w:p w14:paraId="28EE19D9" w14:textId="64E23CDD" w:rsidR="00680411" w:rsidRDefault="00680411" w:rsidP="00BF331D">
            <w:pPr>
              <w:jc w:val="both"/>
            </w:pPr>
            <w:r w:rsidRPr="00EB6935">
              <w:rPr>
                <w:sz w:val="16"/>
                <w:szCs w:val="16"/>
              </w:rPr>
              <w:t>K-nearest neighbor</w:t>
            </w:r>
          </w:p>
        </w:tc>
        <w:tc>
          <w:tcPr>
            <w:tcW w:w="2093" w:type="dxa"/>
          </w:tcPr>
          <w:p w14:paraId="1113ABEA" w14:textId="77777777" w:rsidR="00680411" w:rsidRPr="00EB6935" w:rsidRDefault="00680411" w:rsidP="00680411">
            <w:pPr>
              <w:jc w:val="both"/>
              <w:rPr>
                <w:sz w:val="16"/>
                <w:szCs w:val="16"/>
              </w:rPr>
            </w:pPr>
            <w:r w:rsidRPr="00EB6935">
              <w:rPr>
                <w:sz w:val="16"/>
                <w:szCs w:val="16"/>
              </w:rPr>
              <w:t>Generally, the classifier uses the training data. When the classifier is presented with the test data, both are compared. Here, the K most correlated training data are extracted (Kramer, 2013).</w:t>
            </w:r>
          </w:p>
          <w:p w14:paraId="51626D9A" w14:textId="77777777" w:rsidR="00680411" w:rsidRDefault="00680411" w:rsidP="00BF331D">
            <w:pPr>
              <w:jc w:val="both"/>
            </w:pPr>
          </w:p>
        </w:tc>
      </w:tr>
      <w:tr w:rsidR="00680411" w14:paraId="65002FD1" w14:textId="77777777" w:rsidTr="00680411">
        <w:tc>
          <w:tcPr>
            <w:tcW w:w="1271" w:type="dxa"/>
            <w:vMerge/>
          </w:tcPr>
          <w:p w14:paraId="3093D9C7" w14:textId="77777777" w:rsidR="00680411" w:rsidRDefault="00680411" w:rsidP="00BF331D">
            <w:pPr>
              <w:jc w:val="both"/>
            </w:pPr>
          </w:p>
        </w:tc>
        <w:tc>
          <w:tcPr>
            <w:tcW w:w="1492" w:type="dxa"/>
          </w:tcPr>
          <w:p w14:paraId="3D74837F" w14:textId="77777777" w:rsidR="00680411" w:rsidRPr="00EB6935" w:rsidRDefault="00680411" w:rsidP="00680411">
            <w:pPr>
              <w:rPr>
                <w:sz w:val="16"/>
                <w:szCs w:val="16"/>
              </w:rPr>
            </w:pPr>
            <w:r w:rsidRPr="00EB6935">
              <w:rPr>
                <w:sz w:val="16"/>
                <w:szCs w:val="16"/>
              </w:rPr>
              <w:t>PCA</w:t>
            </w:r>
          </w:p>
          <w:p w14:paraId="33167D89" w14:textId="77777777" w:rsidR="00680411" w:rsidRDefault="00680411" w:rsidP="00BF331D">
            <w:pPr>
              <w:jc w:val="both"/>
            </w:pPr>
          </w:p>
        </w:tc>
        <w:tc>
          <w:tcPr>
            <w:tcW w:w="2093" w:type="dxa"/>
          </w:tcPr>
          <w:p w14:paraId="2FD14157" w14:textId="77777777" w:rsidR="00680411" w:rsidRPr="00EB6935" w:rsidRDefault="00680411" w:rsidP="00680411">
            <w:pPr>
              <w:jc w:val="both"/>
              <w:rPr>
                <w:sz w:val="16"/>
                <w:szCs w:val="16"/>
              </w:rPr>
            </w:pPr>
            <w:r w:rsidRPr="00EB6935">
              <w:rPr>
                <w:sz w:val="16"/>
                <w:szCs w:val="16"/>
              </w:rPr>
              <w:t>Principal component analysis (PCA) can make calculations faster and simpler by reducing the dimension of the data (Abdi, 2010).</w:t>
            </w:r>
          </w:p>
          <w:p w14:paraId="00DACD3C" w14:textId="77777777" w:rsidR="00680411" w:rsidRDefault="00680411" w:rsidP="00BF331D">
            <w:pPr>
              <w:jc w:val="both"/>
            </w:pPr>
          </w:p>
        </w:tc>
      </w:tr>
      <w:tr w:rsidR="00680411" w14:paraId="74CC866C" w14:textId="77777777" w:rsidTr="00680411">
        <w:tc>
          <w:tcPr>
            <w:tcW w:w="1271" w:type="dxa"/>
            <w:vMerge w:val="restart"/>
          </w:tcPr>
          <w:p w14:paraId="5E19250E" w14:textId="77777777" w:rsidR="00680411" w:rsidRPr="00EB6935" w:rsidRDefault="00680411" w:rsidP="00680411">
            <w:pPr>
              <w:jc w:val="both"/>
              <w:rPr>
                <w:b/>
                <w:bCs/>
                <w:sz w:val="16"/>
                <w:szCs w:val="16"/>
              </w:rPr>
            </w:pPr>
          </w:p>
          <w:p w14:paraId="53374788" w14:textId="05AF5FCF" w:rsidR="00680411" w:rsidRDefault="00680411" w:rsidP="00680411">
            <w:pPr>
              <w:jc w:val="both"/>
            </w:pPr>
            <w:r w:rsidRPr="00EB6935">
              <w:rPr>
                <w:b/>
                <w:bCs/>
                <w:sz w:val="16"/>
                <w:szCs w:val="16"/>
              </w:rPr>
              <w:t>Unsupervised learning</w:t>
            </w:r>
          </w:p>
        </w:tc>
        <w:tc>
          <w:tcPr>
            <w:tcW w:w="1492" w:type="dxa"/>
          </w:tcPr>
          <w:p w14:paraId="0AC01336" w14:textId="22F46CE6" w:rsidR="00680411" w:rsidRDefault="00680411" w:rsidP="00BF331D">
            <w:pPr>
              <w:jc w:val="both"/>
            </w:pPr>
            <w:r w:rsidRPr="00EB6935">
              <w:rPr>
                <w:sz w:val="16"/>
                <w:szCs w:val="16"/>
              </w:rPr>
              <w:t>K-means clustering</w:t>
            </w:r>
          </w:p>
        </w:tc>
        <w:tc>
          <w:tcPr>
            <w:tcW w:w="2093" w:type="dxa"/>
          </w:tcPr>
          <w:p w14:paraId="05ADBA30" w14:textId="52145E95" w:rsidR="00680411" w:rsidRDefault="00680411" w:rsidP="00BF331D">
            <w:pPr>
              <w:jc w:val="both"/>
            </w:pPr>
            <w:r w:rsidRPr="00EB6935">
              <w:rPr>
                <w:sz w:val="16"/>
                <w:szCs w:val="16"/>
              </w:rPr>
              <w:t>K-means clustering is used to discover data object groupings within a dataset (</w:t>
            </w:r>
            <w:proofErr w:type="spellStart"/>
            <w:r w:rsidRPr="00EB6935">
              <w:rPr>
                <w:sz w:val="16"/>
                <w:szCs w:val="16"/>
              </w:rPr>
              <w:t>Likas</w:t>
            </w:r>
            <w:proofErr w:type="spellEnd"/>
            <w:r w:rsidRPr="00EB6935">
              <w:rPr>
                <w:sz w:val="16"/>
                <w:szCs w:val="16"/>
              </w:rPr>
              <w:t>, 2003)</w:t>
            </w:r>
          </w:p>
        </w:tc>
      </w:tr>
      <w:tr w:rsidR="00680411" w14:paraId="4BAE1902" w14:textId="77777777" w:rsidTr="00680411">
        <w:tc>
          <w:tcPr>
            <w:tcW w:w="1271" w:type="dxa"/>
            <w:vMerge/>
          </w:tcPr>
          <w:p w14:paraId="654DC5E8" w14:textId="77777777" w:rsidR="00680411" w:rsidRDefault="00680411" w:rsidP="00BF331D">
            <w:pPr>
              <w:jc w:val="both"/>
            </w:pPr>
          </w:p>
        </w:tc>
        <w:tc>
          <w:tcPr>
            <w:tcW w:w="1492" w:type="dxa"/>
          </w:tcPr>
          <w:p w14:paraId="6F1258F7" w14:textId="77777777" w:rsidR="00680411" w:rsidRPr="00EB6935" w:rsidRDefault="00680411" w:rsidP="00680411">
            <w:pPr>
              <w:rPr>
                <w:sz w:val="16"/>
                <w:szCs w:val="16"/>
              </w:rPr>
            </w:pPr>
            <w:r w:rsidRPr="00EB6935">
              <w:rPr>
                <w:sz w:val="16"/>
                <w:szCs w:val="16"/>
              </w:rPr>
              <w:t>Boosting</w:t>
            </w:r>
          </w:p>
          <w:p w14:paraId="73AE4C0A" w14:textId="77777777" w:rsidR="00680411" w:rsidRDefault="00680411" w:rsidP="00BF331D">
            <w:pPr>
              <w:jc w:val="both"/>
            </w:pPr>
          </w:p>
        </w:tc>
        <w:tc>
          <w:tcPr>
            <w:tcW w:w="2093" w:type="dxa"/>
          </w:tcPr>
          <w:p w14:paraId="646320BC" w14:textId="77777777" w:rsidR="00680411" w:rsidRPr="00EB6935" w:rsidRDefault="00680411" w:rsidP="00680411">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Default="00680411" w:rsidP="00BF331D">
            <w:pPr>
              <w:jc w:val="both"/>
            </w:pPr>
          </w:p>
        </w:tc>
      </w:tr>
      <w:tr w:rsidR="00680411" w14:paraId="22AA612B" w14:textId="77777777" w:rsidTr="00680411">
        <w:tc>
          <w:tcPr>
            <w:tcW w:w="1271" w:type="dxa"/>
            <w:vMerge w:val="restart"/>
          </w:tcPr>
          <w:p w14:paraId="0C76EBEA" w14:textId="77777777" w:rsidR="00680411" w:rsidRPr="00EB6935" w:rsidRDefault="00680411" w:rsidP="00680411">
            <w:pPr>
              <w:rPr>
                <w:b/>
                <w:bCs/>
                <w:sz w:val="16"/>
                <w:szCs w:val="16"/>
              </w:rPr>
            </w:pPr>
          </w:p>
          <w:p w14:paraId="517E4334" w14:textId="4945395D" w:rsidR="00680411" w:rsidRDefault="00680411" w:rsidP="00680411">
            <w:pPr>
              <w:jc w:val="both"/>
            </w:pPr>
            <w:r w:rsidRPr="00EB6935">
              <w:rPr>
                <w:b/>
                <w:bCs/>
                <w:sz w:val="16"/>
                <w:szCs w:val="16"/>
              </w:rPr>
              <w:t>Ensemble learning</w:t>
            </w:r>
          </w:p>
        </w:tc>
        <w:tc>
          <w:tcPr>
            <w:tcW w:w="1492" w:type="dxa"/>
          </w:tcPr>
          <w:p w14:paraId="06574335" w14:textId="77777777" w:rsidR="00680411" w:rsidRPr="00EB6935" w:rsidRDefault="00680411" w:rsidP="00680411">
            <w:pPr>
              <w:rPr>
                <w:sz w:val="16"/>
                <w:szCs w:val="16"/>
              </w:rPr>
            </w:pPr>
            <w:r w:rsidRPr="00EB6935">
              <w:rPr>
                <w:sz w:val="16"/>
                <w:szCs w:val="16"/>
              </w:rPr>
              <w:t>Boosting</w:t>
            </w:r>
          </w:p>
          <w:p w14:paraId="73E502FF" w14:textId="77777777" w:rsidR="00680411" w:rsidRPr="00EB6935" w:rsidRDefault="00680411" w:rsidP="00680411">
            <w:pPr>
              <w:rPr>
                <w:sz w:val="16"/>
                <w:szCs w:val="16"/>
              </w:rPr>
            </w:pPr>
          </w:p>
        </w:tc>
        <w:tc>
          <w:tcPr>
            <w:tcW w:w="2093" w:type="dxa"/>
          </w:tcPr>
          <w:p w14:paraId="33B0DA10" w14:textId="7853CD50" w:rsidR="00680411" w:rsidRPr="00EB6935" w:rsidRDefault="00680411" w:rsidP="00680411">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tc>
      </w:tr>
      <w:tr w:rsidR="00680411" w14:paraId="62A92556" w14:textId="77777777" w:rsidTr="00680411">
        <w:tc>
          <w:tcPr>
            <w:tcW w:w="1271" w:type="dxa"/>
            <w:vMerge/>
          </w:tcPr>
          <w:p w14:paraId="7F5F13BA" w14:textId="77777777" w:rsidR="00680411" w:rsidRDefault="00680411" w:rsidP="00BF331D">
            <w:pPr>
              <w:jc w:val="both"/>
            </w:pPr>
          </w:p>
        </w:tc>
        <w:tc>
          <w:tcPr>
            <w:tcW w:w="1492" w:type="dxa"/>
          </w:tcPr>
          <w:p w14:paraId="7D84BB15" w14:textId="34D6E295" w:rsidR="00680411" w:rsidRPr="00EB6935" w:rsidRDefault="00680411" w:rsidP="00680411">
            <w:pPr>
              <w:rPr>
                <w:sz w:val="16"/>
                <w:szCs w:val="16"/>
              </w:rPr>
            </w:pPr>
            <w:r w:rsidRPr="00EB6935">
              <w:rPr>
                <w:sz w:val="16"/>
                <w:szCs w:val="16"/>
              </w:rPr>
              <w:t>Bagging</w:t>
            </w:r>
          </w:p>
        </w:tc>
        <w:tc>
          <w:tcPr>
            <w:tcW w:w="2093" w:type="dxa"/>
          </w:tcPr>
          <w:p w14:paraId="6809FFD9" w14:textId="3C7364F8" w:rsidR="00680411" w:rsidRPr="00EB6935" w:rsidRDefault="00680411" w:rsidP="00680411">
            <w:pPr>
              <w:jc w:val="both"/>
              <w:rPr>
                <w:sz w:val="16"/>
                <w:szCs w:val="16"/>
              </w:rPr>
            </w:pPr>
            <w:r w:rsidRPr="00EB6935">
              <w:rPr>
                <w:sz w:val="16"/>
                <w:szCs w:val="16"/>
              </w:rPr>
              <w:t>Bagging is another technique that can be used to reduce variations and improve the precision and consistency of ML (</w:t>
            </w:r>
            <w:proofErr w:type="spellStart"/>
            <w:r w:rsidRPr="00EB6935">
              <w:rPr>
                <w:sz w:val="16"/>
                <w:szCs w:val="16"/>
              </w:rPr>
              <w:t>Lemmens</w:t>
            </w:r>
            <w:proofErr w:type="spellEnd"/>
            <w:r w:rsidRPr="00EB6935">
              <w:rPr>
                <w:sz w:val="16"/>
                <w:szCs w:val="16"/>
              </w:rPr>
              <w:t>, 2006).</w:t>
            </w:r>
          </w:p>
        </w:tc>
      </w:tr>
    </w:tbl>
    <w:p w14:paraId="4CAD86B7" w14:textId="77777777" w:rsidR="003C41FA" w:rsidRPr="00EB6935" w:rsidRDefault="003C41FA" w:rsidP="00A66829">
      <w:pPr>
        <w:jc w:val="both"/>
      </w:pPr>
    </w:p>
    <w:p w14:paraId="13835BE7" w14:textId="77777777" w:rsidR="00A66829" w:rsidRPr="00EB6935" w:rsidRDefault="00A66829" w:rsidP="00A66829">
      <w:pPr>
        <w:jc w:val="both"/>
      </w:pPr>
    </w:p>
    <w:p w14:paraId="21B2804E" w14:textId="77777777" w:rsidR="00E8678A" w:rsidRPr="00EB6935" w:rsidRDefault="00E8678A" w:rsidP="00E8678A">
      <w:pPr>
        <w:pStyle w:val="Heading2"/>
      </w:pPr>
      <w:r w:rsidRPr="00EB6935">
        <w:t>Supply Chain Management Methods</w:t>
      </w:r>
    </w:p>
    <w:p w14:paraId="57F0EED3" w14:textId="77777777" w:rsidR="00E8678A" w:rsidRPr="00EB6935" w:rsidRDefault="00E8678A" w:rsidP="00E8678A">
      <w:pPr>
        <w:ind w:firstLine="288"/>
        <w:jc w:val="left"/>
      </w:pPr>
      <w:r w:rsidRPr="00EB6935">
        <w:t>Our analysis employs the following forecasting methodologies.</w:t>
      </w:r>
    </w:p>
    <w:p w14:paraId="51070139" w14:textId="77777777" w:rsidR="00E8678A" w:rsidRPr="00EB6935" w:rsidRDefault="00E8678A" w:rsidP="00E8678A">
      <w:pPr>
        <w:jc w:val="left"/>
      </w:pPr>
    </w:p>
    <w:p w14:paraId="14C6C91E" w14:textId="77777777" w:rsidR="00E8678A" w:rsidRPr="00EB6935" w:rsidRDefault="00E8678A" w:rsidP="00E8678A">
      <w:pPr>
        <w:pStyle w:val="ListParagraph"/>
        <w:numPr>
          <w:ilvl w:val="0"/>
          <w:numId w:val="25"/>
        </w:numPr>
        <w:jc w:val="left"/>
      </w:pPr>
      <w:r w:rsidRPr="00EB6935">
        <w:t>Naïve Forecasting</w:t>
      </w:r>
    </w:p>
    <w:p w14:paraId="291E3C79" w14:textId="77777777" w:rsidR="00E8678A" w:rsidRPr="00EB6935" w:rsidRDefault="00E8678A" w:rsidP="00E8678A">
      <w:pPr>
        <w:pStyle w:val="ListParagraph"/>
        <w:numPr>
          <w:ilvl w:val="0"/>
          <w:numId w:val="25"/>
        </w:numPr>
        <w:jc w:val="left"/>
      </w:pPr>
      <w:r w:rsidRPr="00EB6935">
        <w:t>Neural Networks</w:t>
      </w:r>
    </w:p>
    <w:p w14:paraId="0802A6C2" w14:textId="77777777" w:rsidR="00E8678A" w:rsidRPr="00EB6935" w:rsidRDefault="00E8678A" w:rsidP="00E8678A">
      <w:pPr>
        <w:pStyle w:val="ListParagraph"/>
        <w:numPr>
          <w:ilvl w:val="0"/>
          <w:numId w:val="25"/>
        </w:numPr>
        <w:jc w:val="left"/>
      </w:pPr>
      <w:r w:rsidRPr="00EB6935">
        <w:t>Recurrent Neural Networks</w:t>
      </w:r>
    </w:p>
    <w:p w14:paraId="68C407D0" w14:textId="77777777" w:rsidR="00E8678A" w:rsidRPr="00EB6935" w:rsidRDefault="00E8678A" w:rsidP="00E8678A">
      <w:pPr>
        <w:pStyle w:val="ListParagraph"/>
        <w:numPr>
          <w:ilvl w:val="0"/>
          <w:numId w:val="25"/>
        </w:numPr>
        <w:jc w:val="left"/>
      </w:pPr>
      <w:r w:rsidRPr="00EB6935">
        <w:t>Support Vector Machines</w:t>
      </w:r>
    </w:p>
    <w:p w14:paraId="436C9E43" w14:textId="77777777" w:rsidR="00E8678A" w:rsidRPr="00EB6935" w:rsidRDefault="00E8678A" w:rsidP="00E8678A">
      <w:pPr>
        <w:jc w:val="left"/>
      </w:pPr>
    </w:p>
    <w:p w14:paraId="3900592A" w14:textId="77777777" w:rsidR="00E8678A" w:rsidRPr="00EB6935" w:rsidRDefault="00E8678A" w:rsidP="00E8678A">
      <w:pPr>
        <w:pStyle w:val="Heading3"/>
        <w:rPr>
          <w:i w:val="0"/>
          <w:iCs w:val="0"/>
        </w:rPr>
      </w:pPr>
      <w:r w:rsidRPr="00EB6935">
        <w:rPr>
          <w:i w:val="0"/>
          <w:iCs w:val="0"/>
        </w:rPr>
        <w:t>Naïve Forecasting</w:t>
      </w:r>
    </w:p>
    <w:p w14:paraId="5D697E84" w14:textId="375DFA8C" w:rsidR="00E8678A" w:rsidRPr="00EB6935" w:rsidRDefault="00E8678A" w:rsidP="00E8678A">
      <w:pPr>
        <w:jc w:val="both"/>
      </w:pPr>
      <w:r>
        <w:rPr>
          <w:noProof/>
        </w:rPr>
        <mc:AlternateContent>
          <mc:Choice Requires="wps">
            <w:drawing>
              <wp:anchor distT="0" distB="0" distL="114300" distR="114300" simplePos="0" relativeHeight="251663360" behindDoc="0" locked="0" layoutInCell="1" allowOverlap="1" wp14:anchorId="2B61A068" wp14:editId="72A3E5BC">
                <wp:simplePos x="0" y="0"/>
                <wp:positionH relativeFrom="column">
                  <wp:posOffset>134620</wp:posOffset>
                </wp:positionH>
                <wp:positionV relativeFrom="paragraph">
                  <wp:posOffset>3861435</wp:posOffset>
                </wp:positionV>
                <wp:extent cx="2992755" cy="635"/>
                <wp:effectExtent l="0" t="0" r="4445" b="12065"/>
                <wp:wrapSquare wrapText="bothSides"/>
                <wp:docPr id="1" name="Text Box 1"/>
                <wp:cNvGraphicFramePr/>
                <a:graphic xmlns:a="http://schemas.openxmlformats.org/drawingml/2006/main">
                  <a:graphicData uri="http://schemas.microsoft.com/office/word/2010/wordprocessingShape">
                    <wps:wsp>
                      <wps:cNvSpPr txBox="1"/>
                      <wps:spPr>
                        <a:xfrm>
                          <a:off x="0" y="0"/>
                          <a:ext cx="2992755" cy="635"/>
                        </a:xfrm>
                        <a:prstGeom prst="rect">
                          <a:avLst/>
                        </a:prstGeom>
                        <a:solidFill>
                          <a:prstClr val="white"/>
                        </a:solidFill>
                        <a:ln>
                          <a:noFill/>
                        </a:ln>
                      </wps:spPr>
                      <wps:txbx>
                        <w:txbxContent>
                          <w:p w14:paraId="000E1591" w14:textId="667BCD20" w:rsidR="00E8678A" w:rsidRPr="0037288A" w:rsidRDefault="00E8678A" w:rsidP="00E8678A">
                            <w:pPr>
                              <w:pStyle w:val="Caption"/>
                              <w:rPr>
                                <w:noProof/>
                                <w:sz w:val="20"/>
                                <w:szCs w:val="20"/>
                              </w:rPr>
                            </w:pPr>
                            <w:r>
                              <w:t xml:space="preserve">Fig. </w:t>
                            </w:r>
                            <w:fldSimple w:instr=" SEQ Fig. \* ARABIC ">
                              <w:r w:rsidR="00C44A9C">
                                <w:rPr>
                                  <w:noProof/>
                                </w:rPr>
                                <w:t>1</w:t>
                              </w:r>
                            </w:fldSimple>
                            <w:r>
                              <w:t xml:space="preserve">. </w:t>
                            </w:r>
                            <w:r w:rsidRPr="00AD5B03">
                              <w:t>An example of time series plot of Naïve foreca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1A068" id="_x0000_t202" coordsize="21600,21600" o:spt="202" path="m,l,21600r21600,l21600,xe">
                <v:stroke joinstyle="miter"/>
                <v:path gradientshapeok="t" o:connecttype="rect"/>
              </v:shapetype>
              <v:shape id="Text Box 1" o:spid="_x0000_s1026" type="#_x0000_t202" style="position:absolute;left:0;text-align:left;margin-left:10.6pt;margin-top:304.05pt;width:235.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" stroked="f">
                <v:textbox style="mso-fit-shape-to-text:t" inset="0,0,0,0">
                  <w:txbxContent>
                    <w:p w14:paraId="000E1591" w14:textId="667BCD20" w:rsidR="00E8678A" w:rsidRPr="0037288A" w:rsidRDefault="00E8678A" w:rsidP="00E8678A">
                      <w:pPr>
                        <w:pStyle w:val="Caption"/>
                        <w:rPr>
                          <w:noProof/>
                          <w:sz w:val="20"/>
                          <w:szCs w:val="20"/>
                        </w:rPr>
                      </w:pPr>
                      <w:r>
                        <w:t xml:space="preserve">Fig. </w:t>
                      </w:r>
                      <w:fldSimple w:instr=" SEQ Fig. \* ARABIC ">
                        <w:r w:rsidR="00C44A9C">
                          <w:rPr>
                            <w:noProof/>
                          </w:rPr>
                          <w:t>1</w:t>
                        </w:r>
                      </w:fldSimple>
                      <w:r>
                        <w:t xml:space="preserve">. </w:t>
                      </w:r>
                      <w:r w:rsidRPr="00AD5B03">
                        <w:t>An example of time series plot of Naïve forecasting</w:t>
                      </w:r>
                    </w:p>
                  </w:txbxContent>
                </v:textbox>
                <w10:wrap type="square"/>
              </v:shape>
            </w:pict>
          </mc:Fallback>
        </mc:AlternateContent>
      </w:r>
      <w:r w:rsidRPr="00EB6935">
        <w:rPr>
          <w:noProof/>
        </w:rPr>
        <w:drawing>
          <wp:anchor distT="0" distB="0" distL="114300" distR="114300" simplePos="0" relativeHeight="251658240" behindDoc="0" locked="0" layoutInCell="1" allowOverlap="1" wp14:anchorId="6A0197A7" wp14:editId="58EF1312">
            <wp:simplePos x="0" y="0"/>
            <wp:positionH relativeFrom="margin">
              <wp:posOffset>3453210</wp:posOffset>
            </wp:positionH>
            <wp:positionV relativeFrom="margin">
              <wp:posOffset>2350019</wp:posOffset>
            </wp:positionV>
            <wp:extent cx="2992878" cy="2064328"/>
            <wp:effectExtent l="0" t="0" r="4445" b="0"/>
            <wp:wrapSquare wrapText="bothSides"/>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92878" cy="2064328"/>
                    </a:xfrm>
                    <a:prstGeom prst="rect">
                      <a:avLst/>
                    </a:prstGeom>
                    <a:noFill/>
                    <a:ln>
                      <a:noFill/>
                    </a:ln>
                  </pic:spPr>
                </pic:pic>
              </a:graphicData>
            </a:graphic>
          </wp:anchor>
        </w:drawing>
      </w:r>
      <w:r w:rsidRPr="00EB6935">
        <w:t xml:space="preserve">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w:t>
      </w:r>
      <w:proofErr w:type="gramStart"/>
      <w:r w:rsidRPr="00EB6935">
        <w:t>in order to</w:t>
      </w:r>
      <w:proofErr w:type="gramEnd"/>
      <w:r w:rsidRPr="00EB6935">
        <w:t xml:space="preserve"> estimate its future value. In some instances, naïve forecasting can effectively predict conditions; however, in others, it could become complex because it only analyzes the current period when attempting to predict the next (</w:t>
      </w:r>
      <w:proofErr w:type="spellStart"/>
      <w:r w:rsidRPr="00EB6935">
        <w:t>Kochak</w:t>
      </w:r>
      <w:proofErr w:type="spellEnd"/>
      <w:r w:rsidRPr="00EB6935">
        <w:t>, 2015).</w:t>
      </w:r>
    </w:p>
    <w:p w14:paraId="79731763" w14:textId="707BF85B" w:rsidR="00A66829" w:rsidRPr="00A66829" w:rsidRDefault="00A66829" w:rsidP="00A66829">
      <w:pPr>
        <w:pStyle w:val="BodyText"/>
        <w:rPr>
          <w:lang w:val="en-GB"/>
        </w:rPr>
      </w:pPr>
    </w:p>
    <w:p w14:paraId="501DC6FB" w14:textId="4C53EED8" w:rsidR="00A66829" w:rsidRDefault="00A66829" w:rsidP="00A66829">
      <w:pPr>
        <w:pStyle w:val="BodyText"/>
        <w:rPr>
          <w:lang w:val="en-US"/>
        </w:rPr>
      </w:pPr>
    </w:p>
    <w:p w14:paraId="2AADB920" w14:textId="77777777" w:rsidR="00E8678A" w:rsidRPr="00EB6935" w:rsidRDefault="00E8678A" w:rsidP="00E8678A">
      <w:pPr>
        <w:pStyle w:val="Heading3"/>
      </w:pPr>
      <w:r w:rsidRPr="00EB6935">
        <w:t>Neural Networks</w:t>
      </w:r>
    </w:p>
    <w:p w14:paraId="65A3DC69" w14:textId="77777777" w:rsidR="00E8678A" w:rsidRPr="00EB6935" w:rsidRDefault="00E8678A" w:rsidP="00E8678A">
      <w:pPr>
        <w:pStyle w:val="Heading3"/>
        <w:numPr>
          <w:ilvl w:val="0"/>
          <w:numId w:val="0"/>
        </w:numPr>
        <w:rPr>
          <w:i w:val="0"/>
          <w:iCs w:val="0"/>
        </w:rPr>
      </w:pPr>
      <w:r w:rsidRPr="00EB6935">
        <w:rPr>
          <w:i w:val="0"/>
          <w:iCs w:val="0"/>
        </w:rPr>
        <w:t>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layer (Da silve, 2017). Consequently, neural activation functions can only move in one direction, i.e., layer by layer. Two layers, the input and output layers constitute the least number of layers. On the other hand, additional layers, referred to as hidden layers, could be added between the input and output layers. The primary function of the hidden layers in neural networks is to maximize their processing capacity.</w:t>
      </w:r>
    </w:p>
    <w:p w14:paraId="5A4B958A" w14:textId="68E4C7FC" w:rsidR="00E8678A" w:rsidRDefault="00E8678A" w:rsidP="00E8678A">
      <w:pPr>
        <w:jc w:val="both"/>
      </w:pPr>
      <w:r w:rsidRPr="00EB6935">
        <w:tab/>
        <w:t>(</w:t>
      </w:r>
      <w:proofErr w:type="spellStart"/>
      <w:r w:rsidRPr="00EB6935">
        <w:t>Rumelhart</w:t>
      </w:r>
      <w:proofErr w:type="spellEnd"/>
      <w:r w:rsidRPr="00EB6935">
        <w:t xml:space="preserve">, 1985) presented an extension of the perception learning approach for training the accurate sets of connections for arbitrary networks. The input-output pairings are referred to as training pairs and the composed set of presented pairs is called the training set. Therefore, neural networks can be trained and adapt different patterns in the subject area of interest from the given set of statistical </w:t>
      </w:r>
      <w:proofErr w:type="gramStart"/>
      <w:r w:rsidRPr="00EB6935">
        <w:t>dataset</w:t>
      </w:r>
      <w:proofErr w:type="gramEnd"/>
      <w:r w:rsidRPr="00EB6935">
        <w:t>.</w:t>
      </w:r>
    </w:p>
    <w:p w14:paraId="2BD90E3A" w14:textId="41038E54" w:rsidR="002864FB" w:rsidRDefault="002864FB" w:rsidP="00E8678A">
      <w:pPr>
        <w:jc w:val="both"/>
      </w:pPr>
    </w:p>
    <w:p w14:paraId="561A53EE" w14:textId="77777777" w:rsidR="002864FB" w:rsidRPr="00EB6935" w:rsidRDefault="002864FB" w:rsidP="002864FB">
      <w:pPr>
        <w:pStyle w:val="Heading3"/>
        <w:numPr>
          <w:ilvl w:val="2"/>
          <w:numId w:val="26"/>
        </w:numPr>
      </w:pPr>
      <w:r w:rsidRPr="00EB6935">
        <w:t>Recurrent Neural Networks (RNN)</w:t>
      </w:r>
    </w:p>
    <w:p w14:paraId="4B12B5DD" w14:textId="77777777" w:rsidR="002864FB" w:rsidRPr="00EB6935" w:rsidRDefault="002864FB" w:rsidP="002864FB">
      <w:pPr>
        <w:jc w:val="both"/>
      </w:pPr>
    </w:p>
    <w:p w14:paraId="4479AB47" w14:textId="77777777" w:rsidR="002864FB" w:rsidRDefault="002864FB" w:rsidP="002864FB">
      <w:pPr>
        <w:jc w:val="both"/>
      </w:pPr>
      <w:r w:rsidRPr="00EB6935">
        <w:t xml:space="preserve">RNN enables a type of ANN in which each node links from a graph and time sequence. This enables its temporally dynamic </w:t>
      </w:r>
      <w:proofErr w:type="spellStart"/>
      <w:r w:rsidRPr="00EB6935">
        <w:t>behaviour</w:t>
      </w:r>
      <w:proofErr w:type="spellEnd"/>
      <w:r w:rsidRPr="00EB6935">
        <w:t xml:space="preserve">. In addition, RNNs are essential for </w:t>
      </w:r>
    </w:p>
    <w:p w14:paraId="0BA9DAA0" w14:textId="77777777" w:rsidR="002864FB" w:rsidRDefault="002864FB" w:rsidP="002864FB">
      <w:pPr>
        <w:keepNext/>
        <w:jc w:val="both"/>
      </w:pPr>
      <w:r w:rsidRPr="00EB6935">
        <w:rPr>
          <w:noProof/>
        </w:rPr>
        <w:lastRenderedPageBreak/>
        <w:drawing>
          <wp:inline distT="0" distB="0" distL="0" distR="0" wp14:anchorId="79889AAE" wp14:editId="6CF28DA4">
            <wp:extent cx="1548882" cy="1296947"/>
            <wp:effectExtent l="0" t="0" r="0" b="0"/>
            <wp:docPr id="12" name="Picture 1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57846" cy="1304453"/>
                    </a:xfrm>
                    <a:prstGeom prst="rect">
                      <a:avLst/>
                    </a:prstGeom>
                  </pic:spPr>
                </pic:pic>
              </a:graphicData>
            </a:graphic>
          </wp:inline>
        </w:drawing>
      </w:r>
    </w:p>
    <w:p w14:paraId="5C8F66E4" w14:textId="7F9BE84A" w:rsidR="002864FB" w:rsidRDefault="002864FB" w:rsidP="002864FB">
      <w:pPr>
        <w:pStyle w:val="Caption"/>
        <w:jc w:val="both"/>
      </w:pPr>
      <w:r>
        <w:t xml:space="preserve">Fig. </w:t>
      </w:r>
      <w:fldSimple w:instr=" SEQ Fig. \* ARABIC ">
        <w:r w:rsidR="00C44A9C">
          <w:rPr>
            <w:noProof/>
          </w:rPr>
          <w:t>2</w:t>
        </w:r>
      </w:fldSimple>
      <w:r>
        <w:t>. RNN for demand prediction (</w:t>
      </w:r>
      <w:proofErr w:type="spellStart"/>
      <w:r>
        <w:t>Mathworks</w:t>
      </w:r>
      <w:proofErr w:type="spellEnd"/>
      <w:r>
        <w:t>, 2000)</w:t>
      </w:r>
    </w:p>
    <w:p w14:paraId="1D168082" w14:textId="77777777" w:rsidR="002864FB" w:rsidRDefault="002864FB" w:rsidP="002864FB">
      <w:pPr>
        <w:jc w:val="both"/>
      </w:pPr>
    </w:p>
    <w:p w14:paraId="54D78E47" w14:textId="1ABA1E98" w:rsidR="00E8678A" w:rsidRDefault="002864FB" w:rsidP="00E8678A">
      <w:pPr>
        <w:jc w:val="both"/>
      </w:pPr>
      <w:r w:rsidRPr="00EB6935">
        <w:t xml:space="preserve">solving numerous challenging problems, specifically when temporal data is involved. Furthermore, the </w:t>
      </w:r>
      <w:proofErr w:type="gramStart"/>
      <w:r w:rsidRPr="00EB6935">
        <w:t>back-propagation</w:t>
      </w:r>
      <w:proofErr w:type="gramEnd"/>
      <w:r w:rsidRPr="00EB6935">
        <w:t xml:space="preserve"> may be employed on a given training set to train an RNN (</w:t>
      </w:r>
      <w:proofErr w:type="spellStart"/>
      <w:r w:rsidRPr="00EB6935">
        <w:t>Werbos</w:t>
      </w:r>
      <w:proofErr w:type="spellEnd"/>
      <w:r w:rsidRPr="00EB6935">
        <w:t>, 1990). The architecture of RNN for supply chain demand forecasting problems is depicted schematically in Figure 2.</w:t>
      </w:r>
    </w:p>
    <w:p w14:paraId="2449E8C4" w14:textId="02410DE3" w:rsidR="00E8678A" w:rsidRPr="00EB6935" w:rsidRDefault="00E8678A" w:rsidP="00E8678A">
      <w:pPr>
        <w:jc w:val="both"/>
      </w:pPr>
    </w:p>
    <w:p w14:paraId="03EB84C4" w14:textId="713465F0" w:rsidR="00E56ECB" w:rsidRDefault="00E56ECB" w:rsidP="00E56ECB">
      <w:pPr>
        <w:pStyle w:val="Heading3"/>
        <w:numPr>
          <w:ilvl w:val="2"/>
          <w:numId w:val="27"/>
        </w:numPr>
      </w:pPr>
      <w:r w:rsidRPr="00EB6935">
        <w:t>Support Vector Machines</w:t>
      </w:r>
    </w:p>
    <w:p w14:paraId="0237954A" w14:textId="77777777" w:rsidR="00E56ECB" w:rsidRPr="00E56ECB" w:rsidRDefault="00E56ECB" w:rsidP="00E56ECB"/>
    <w:p w14:paraId="5C40F58A" w14:textId="50CA1ACA" w:rsidR="00E56ECB" w:rsidRDefault="00E56ECB" w:rsidP="00E56ECB">
      <w:pPr>
        <w:ind w:firstLine="720"/>
        <w:jc w:val="both"/>
      </w:pPr>
      <w:r w:rsidRPr="00EB6935">
        <w:t>The SVM is a relatively present tool from the domain of AI that employs the structural risk minimization (SRM) convention from statistical learning theory (</w:t>
      </w:r>
      <w:proofErr w:type="spellStart"/>
      <w:r w:rsidRPr="00EB6935">
        <w:t>Vapnik</w:t>
      </w:r>
      <w:proofErr w:type="spellEnd"/>
      <w:r w:rsidRPr="00EB6935">
        <w:t>, 1995). Additionally, it has been applied to various domains, and research scholars have recently shown a grown interest in it. Unlike neural networks and MLR, SRM aims to minimize the true error on unseen and randomly chosen test samples (see figure 3)</w:t>
      </w:r>
      <w:r>
        <w:t xml:space="preserve">. </w:t>
      </w:r>
      <w:r w:rsidRPr="00EB6935">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51BC1E6" w14:textId="54EA6062" w:rsidR="00E56ECB" w:rsidRDefault="00E56ECB" w:rsidP="00E56ECB">
      <w:pPr>
        <w:ind w:firstLine="720"/>
        <w:jc w:val="both"/>
      </w:pPr>
    </w:p>
    <w:p w14:paraId="3E80628C" w14:textId="77777777" w:rsidR="00E56ECB" w:rsidRPr="00EB6935" w:rsidRDefault="00E56ECB" w:rsidP="00E56ECB">
      <w:pPr>
        <w:ind w:firstLine="720"/>
        <w:jc w:val="both"/>
      </w:pPr>
    </w:p>
    <w:p w14:paraId="6053A9B6" w14:textId="4543B02A" w:rsidR="00E56ECB" w:rsidRDefault="00E56ECB" w:rsidP="00E56ECB">
      <w:pPr>
        <w:keepNext/>
        <w:jc w:val="both"/>
      </w:pPr>
      <w:r w:rsidRPr="00EB6935">
        <w:rPr>
          <w:noProof/>
        </w:rPr>
        <w:drawing>
          <wp:anchor distT="0" distB="0" distL="114300" distR="114300" simplePos="0" relativeHeight="251664384" behindDoc="0" locked="0" layoutInCell="1" allowOverlap="1" wp14:anchorId="1612F9B7" wp14:editId="577699F1">
            <wp:simplePos x="0" y="0"/>
            <wp:positionH relativeFrom="column">
              <wp:posOffset>-3810</wp:posOffset>
            </wp:positionH>
            <wp:positionV relativeFrom="paragraph">
              <wp:posOffset>3810</wp:posOffset>
            </wp:positionV>
            <wp:extent cx="1486678" cy="1021977"/>
            <wp:effectExtent l="0" t="0" r="0" b="0"/>
            <wp:wrapSquare wrapText="bothSides"/>
            <wp:docPr id="13" name="Picture 1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ubbl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86678" cy="1021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0FF08" w14:textId="5F829A7A" w:rsidR="00E56ECB" w:rsidRPr="00EB6935" w:rsidRDefault="00E56ECB" w:rsidP="00E56ECB">
      <w:pPr>
        <w:pStyle w:val="Caption"/>
        <w:jc w:val="both"/>
      </w:pPr>
      <w:r>
        <w:t xml:space="preserve">Fig. </w:t>
      </w:r>
      <w:fldSimple w:instr=" SEQ Fig. \* ARABIC ">
        <w:r w:rsidR="00C44A9C">
          <w:rPr>
            <w:noProof/>
          </w:rPr>
          <w:t>3</w:t>
        </w:r>
      </w:fldSimple>
      <w:r>
        <w:t>. An example of SVM decision boundaries</w:t>
      </w:r>
    </w:p>
    <w:p w14:paraId="1A4F3394" w14:textId="13C550C1" w:rsidR="00EF2988" w:rsidRPr="00EB6935" w:rsidRDefault="00EF2988" w:rsidP="00EF2988">
      <w:pPr>
        <w:pStyle w:val="Heading1"/>
      </w:pPr>
      <w:r w:rsidRPr="00EB6935">
        <w:t>Methodology</w:t>
      </w:r>
    </w:p>
    <w:p w14:paraId="6B7A6C36" w14:textId="37CAFEA7" w:rsidR="00EF2988" w:rsidRDefault="00EF2988" w:rsidP="00EF2988">
      <w:pPr>
        <w:pStyle w:val="BodyText"/>
      </w:pPr>
      <w:r w:rsidRPr="00EB6935">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Pr="00EB6935">
        <w:fldChar w:fldCharType="begin" w:fldLock="1"/>
      </w:r>
      <w:r w:rsidRPr="00EB6935">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Pr="00EB6935">
        <w:fldChar w:fldCharType="separate"/>
      </w:r>
      <w:r w:rsidRPr="00EB6935">
        <w:rPr>
          <w:noProof/>
        </w:rPr>
        <w:t xml:space="preserve">(Grossman </w:t>
      </w:r>
      <w:r w:rsidRPr="00EB6935">
        <w:rPr>
          <w:i/>
          <w:noProof/>
        </w:rPr>
        <w:t>et al.</w:t>
      </w:r>
      <w:r w:rsidRPr="00EB6935">
        <w:rPr>
          <w:noProof/>
        </w:rPr>
        <w:t>, 2022)</w:t>
      </w:r>
      <w:r w:rsidRPr="00EB6935">
        <w:fldChar w:fldCharType="end"/>
      </w:r>
      <w:r w:rsidRPr="00EB6935">
        <w:t>. To assess the performance of machine learning and classical predictive modelling in a dynamic supply chain setting, researchers conducted a series of experiment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Pr="00EB6935">
        <w:rPr>
          <w:lang w:val="en-US"/>
        </w:rPr>
        <w:fldChar w:fldCharType="separate"/>
      </w:r>
      <w:r w:rsidRPr="00EB6935">
        <w:rPr>
          <w:noProof/>
          <w:lang w:val="en-US"/>
        </w:rPr>
        <w:t xml:space="preserve">(Papacharalampous </w:t>
      </w:r>
      <w:r w:rsidRPr="00EB6935">
        <w:rPr>
          <w:i/>
          <w:noProof/>
          <w:lang w:val="en-US"/>
        </w:rPr>
        <w:t>et al.</w:t>
      </w:r>
      <w:r w:rsidRPr="00EB6935">
        <w:rPr>
          <w:noProof/>
          <w:lang w:val="en-US"/>
        </w:rPr>
        <w:t>, 2022)</w:t>
      </w:r>
      <w:r w:rsidRPr="00EB6935">
        <w:rPr>
          <w:lang w:val="en-US"/>
        </w:rPr>
        <w:fldChar w:fldCharType="end"/>
      </w:r>
      <w:r w:rsidRPr="00EB6935">
        <w:t>. Our investigation used exponential moving, trend, single exponential, and numerous linear regression to symbolize classic predictive methodologies. Furthermore, predicated on the M3 competition (</w:t>
      </w:r>
      <w:r w:rsidRPr="00EB6935">
        <w:fldChar w:fldCharType="begin" w:fldLock="1"/>
      </w:r>
      <w:r w:rsidRPr="00EB6935">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Pr="00EB6935">
        <w:fldChar w:fldCharType="separate"/>
      </w:r>
      <w:r w:rsidRPr="00EB6935">
        <w:rPr>
          <w:noProof/>
        </w:rPr>
        <w:t>(</w:t>
      </w:r>
      <w:proofErr w:type="spellStart"/>
      <w:r w:rsidRPr="00EB6935">
        <w:rPr>
          <w:noProof/>
        </w:rPr>
        <w:t>Makridakis</w:t>
      </w:r>
      <w:proofErr w:type="spellEnd"/>
      <w:r w:rsidRPr="00EB6935">
        <w:rPr>
          <w:noProof/>
        </w:rPr>
        <w:t xml:space="preserve"> and Hibon, 2000)</w:t>
      </w:r>
      <w:r w:rsidRPr="00EB6935">
        <w:fldChar w:fldCharType="end"/>
      </w:r>
      <w:r w:rsidRPr="00EB6935">
        <w:t xml:space="preserve">, researchers incorporated the Theta approach </w:t>
      </w:r>
      <w:r w:rsidRPr="00EB6935">
        <w:fldChar w:fldCharType="begin" w:fldLock="1"/>
      </w:r>
      <w:r w:rsidRPr="00EB6935">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Pr="00EB6935">
        <w:fldChar w:fldCharType="separate"/>
      </w:r>
      <w:r w:rsidRPr="00EB6935">
        <w:rPr>
          <w:noProof/>
        </w:rPr>
        <w:t>(Makridakis, Spiliotis and Assimakopoulos, 2020)</w:t>
      </w:r>
      <w:r w:rsidRPr="00EB6935">
        <w:fldChar w:fldCharType="end"/>
      </w:r>
      <w:r w:rsidRPr="00EB6935">
        <w:t xml:space="preserve">, demonstrating excellent outcomes. For completeness, we would include the often employed, traditional ARMA, also known as the Simulation box </w:t>
      </w:r>
      <w:r w:rsidRPr="00EB6935">
        <w:fldChar w:fldCharType="begin" w:fldLock="1"/>
      </w:r>
      <w:r w:rsidRPr="00EB6935">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Pr="00EB6935">
        <w:fldChar w:fldCharType="separate"/>
      </w:r>
      <w:r w:rsidRPr="00EB6935">
        <w:rPr>
          <w:noProof/>
        </w:rPr>
        <w:t>(Lara-Ben\’\itez, Carranza-Garc\’\ia and Riquelme, 2021)</w:t>
      </w:r>
      <w:r w:rsidRPr="00EB6935">
        <w:fldChar w:fldCharType="end"/>
      </w:r>
      <w:r w:rsidRPr="00EB6935">
        <w:rPr>
          <w:lang w:val="en-US"/>
        </w:rPr>
        <w:t xml:space="preserve"> </w:t>
      </w:r>
      <w:r w:rsidRPr="00EB6935">
        <w:t>ANN, RNN, and SVM were ML-based prediction algorithms.</w:t>
      </w:r>
    </w:p>
    <w:p w14:paraId="4304B22D" w14:textId="4692E319" w:rsidR="00EF2988" w:rsidRDefault="00EF2988" w:rsidP="00EF2988">
      <w:pPr>
        <w:pStyle w:val="BodyText"/>
      </w:pPr>
      <w:r w:rsidRPr="00EB6935">
        <w:t xml:space="preserve">The fundamental objective of this effort is to facilitate sales forecasting downstream of the supply chain. Another mechanism of desire displacement in the extended enterprise simulator is the assessment of revenue required according to all supply chain members </w:t>
      </w:r>
      <w:r w:rsidRPr="00EB6935">
        <w:fldChar w:fldCharType="begin" w:fldLock="1"/>
      </w:r>
      <w:r w:rsidRPr="00EB6935">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Pr="00EB6935">
        <w:fldChar w:fldCharType="separate"/>
      </w:r>
      <w:r w:rsidRPr="00EB6935">
        <w:rPr>
          <w:noProof/>
        </w:rPr>
        <w:t>(Forrester, 1961)</w:t>
      </w:r>
      <w:r w:rsidRPr="00EB6935">
        <w:fldChar w:fldCharType="end"/>
      </w:r>
      <w:r w:rsidRPr="00EB6935">
        <w:t>. According to</w:t>
      </w:r>
      <w:r w:rsidRPr="00EB6935">
        <w:fldChar w:fldCharType="begin" w:fldLock="1"/>
      </w:r>
      <w:r w:rsidRPr="00EB6935">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Pr="00EB6935">
        <w:fldChar w:fldCharType="separate"/>
      </w:r>
      <w:r w:rsidRPr="00EB6935">
        <w:rPr>
          <w:noProof/>
        </w:rPr>
        <w:t>(Wolstenholme and McKelvie, 2019)</w:t>
      </w:r>
      <w:r w:rsidRPr="00EB6935">
        <w:fldChar w:fldCharType="end"/>
      </w:r>
      <w:r w:rsidRPr="00EB6935">
        <w:t>, requirement communication systems entail that each participant in the supply chain processes and modifies the requirement indication preceding transferring it to the following participant</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Pr="00EB6935">
        <w:rPr>
          <w:lang w:val="en-US"/>
        </w:rPr>
        <w:fldChar w:fldCharType="separate"/>
      </w:r>
      <w:r w:rsidRPr="00EB6935">
        <w:rPr>
          <w:noProof/>
          <w:lang w:val="en-US"/>
        </w:rPr>
        <w:t>(Romera, Neal and Bos, 2019)</w:t>
      </w:r>
      <w:r w:rsidRPr="00EB6935">
        <w:rPr>
          <w:lang w:val="en-US"/>
        </w:rPr>
        <w:fldChar w:fldCharType="end"/>
      </w:r>
      <w:r w:rsidRPr="00EB6935">
        <w:t>. As the desired information from the final customers travels throughout the supply chain, it becomes significantly corrupted, increasing economic spectrum sensing</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Pr="00EB6935">
        <w:rPr>
          <w:lang w:val="en-US"/>
        </w:rPr>
        <w:fldChar w:fldCharType="separate"/>
      </w:r>
      <w:r w:rsidRPr="00EB6935">
        <w:rPr>
          <w:noProof/>
          <w:lang w:val="en-US"/>
        </w:rPr>
        <w:t>(Eastwood and Rue, 2020)</w:t>
      </w:r>
      <w:r w:rsidRPr="00EB6935">
        <w:rPr>
          <w:lang w:val="en-US"/>
        </w:rPr>
        <w:fldChar w:fldCharType="end"/>
      </w:r>
      <w:r w:rsidRPr="00EB6935">
        <w:t>. This occurs regardless of whether or not the desired signal processing functionality is equal across the extended supply chain</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Pr="00EB6935">
        <w:rPr>
          <w:lang w:val="en-US"/>
        </w:rPr>
        <w:fldChar w:fldCharType="separate"/>
      </w:r>
      <w:r w:rsidRPr="00EB6935">
        <w:rPr>
          <w:noProof/>
          <w:lang w:val="en-US"/>
        </w:rPr>
        <w:t>(Bandte, 2007)</w:t>
      </w:r>
      <w:r w:rsidRPr="00EB6935">
        <w:rPr>
          <w:lang w:val="en-US"/>
        </w:rPr>
        <w:fldChar w:fldCharType="end"/>
      </w:r>
      <w:r w:rsidRPr="00EB6935">
        <w:t xml:space="preserve">. Such effect could be described by complexity theory, wherein a minor change in the source potentially consequences enormous, seemingly arbitrary behaviour in the unstable system's response </w:t>
      </w:r>
      <w:r w:rsidRPr="00EB6935">
        <w:fldChar w:fldCharType="begin" w:fldLock="1"/>
      </w:r>
      <w:r w:rsidRPr="00EB6935">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Pr="00EB6935">
        <w:fldChar w:fldCharType="separate"/>
      </w:r>
      <w:r w:rsidRPr="00EB6935">
        <w:rPr>
          <w:noProof/>
        </w:rPr>
        <w:t>(Kempener and others, 2008)</w:t>
      </w:r>
      <w:r w:rsidRPr="00EB6935">
        <w:fldChar w:fldCharType="end"/>
      </w:r>
      <w:r w:rsidRPr="00EB6935">
        <w:t>.</w:t>
      </w:r>
    </w:p>
    <w:p w14:paraId="0C1F1073" w14:textId="77777777" w:rsidR="00EF2988" w:rsidRPr="00EB6935" w:rsidRDefault="00EF2988" w:rsidP="00EF2988">
      <w:pPr>
        <w:pStyle w:val="BodyText"/>
      </w:pPr>
    </w:p>
    <w:p w14:paraId="628AFA25" w14:textId="77777777" w:rsidR="00EF2988" w:rsidRDefault="00EF2988" w:rsidP="00EF2988">
      <w:pPr>
        <w:pStyle w:val="BodyText"/>
        <w:keepNext/>
      </w:pPr>
      <w:r w:rsidRPr="00EB6935">
        <w:rPr>
          <w:noProof/>
          <w:lang w:val="en-US" w:eastAsia="en-US"/>
        </w:rPr>
        <w:drawing>
          <wp:inline distT="0" distB="0" distL="0" distR="0" wp14:anchorId="23AAB97A" wp14:editId="7E4E35B7">
            <wp:extent cx="3117275" cy="202276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65307" cy="2053930"/>
                    </a:xfrm>
                    <a:prstGeom prst="rect">
                      <a:avLst/>
                    </a:prstGeom>
                  </pic:spPr>
                </pic:pic>
              </a:graphicData>
            </a:graphic>
          </wp:inline>
        </w:drawing>
      </w:r>
    </w:p>
    <w:p w14:paraId="01981906" w14:textId="03E13FE8" w:rsidR="00EF2988" w:rsidRPr="00EB6935" w:rsidRDefault="00EF2988" w:rsidP="00EF2988">
      <w:pPr>
        <w:pStyle w:val="Caption"/>
        <w:jc w:val="both"/>
      </w:pPr>
      <w:r>
        <w:t xml:space="preserve">Fig. </w:t>
      </w:r>
      <w:fldSimple w:instr=" SEQ Fig. \* ARABIC ">
        <w:r w:rsidR="00C44A9C">
          <w:rPr>
            <w:noProof/>
          </w:rPr>
          <w:t>4</w:t>
        </w:r>
      </w:fldSimple>
      <w:r>
        <w:t xml:space="preserve">. </w:t>
      </w:r>
      <w:r w:rsidRPr="006B649E">
        <w:t>Requirement signal distortion in a stretched supply chain</w:t>
      </w:r>
      <w:r>
        <w:t>.</w:t>
      </w:r>
    </w:p>
    <w:p w14:paraId="4AFEC3E3" w14:textId="1DD31CA2" w:rsidR="00E8678A" w:rsidRDefault="00E8678A" w:rsidP="00A66829">
      <w:pPr>
        <w:pStyle w:val="BodyText"/>
        <w:rPr>
          <w:lang w:val="en-US"/>
        </w:rPr>
      </w:pPr>
    </w:p>
    <w:p w14:paraId="1F02D6D6" w14:textId="77777777" w:rsidR="00EF2988" w:rsidRPr="00EB6935" w:rsidRDefault="00EF2988" w:rsidP="00EF2988">
      <w:pPr>
        <w:pStyle w:val="BodyText"/>
      </w:pPr>
      <w:r w:rsidRPr="00EB6935">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EB6935">
        <w:rPr>
          <w:lang w:val="en-US"/>
        </w:rPr>
        <w:fldChar w:fldCharType="separate"/>
      </w:r>
      <w:r w:rsidRPr="00EB6935">
        <w:rPr>
          <w:noProof/>
          <w:lang w:val="en-US"/>
        </w:rPr>
        <w:t xml:space="preserve">(Würtz </w:t>
      </w:r>
      <w:r w:rsidRPr="00EB6935">
        <w:rPr>
          <w:i/>
          <w:noProof/>
          <w:lang w:val="en-US"/>
        </w:rPr>
        <w:t>et al.</w:t>
      </w:r>
      <w:r w:rsidRPr="00EB6935">
        <w:rPr>
          <w:noProof/>
          <w:lang w:val="en-US"/>
        </w:rPr>
        <w:t>, 1996)</w:t>
      </w:r>
      <w:r w:rsidRPr="00EB6935">
        <w:rPr>
          <w:lang w:val="en-US"/>
        </w:rPr>
        <w:fldChar w:fldCharType="end"/>
      </w:r>
      <w:r w:rsidRPr="00EB6935">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EB6935">
        <w:rPr>
          <w:lang w:val="en-US"/>
        </w:rPr>
        <w:fldChar w:fldCharType="separate"/>
      </w:r>
      <w:r w:rsidRPr="00EB6935">
        <w:rPr>
          <w:noProof/>
          <w:lang w:val="en-US"/>
        </w:rPr>
        <w:t>(Plus, 2002)</w:t>
      </w:r>
      <w:r w:rsidRPr="00EB6935">
        <w:rPr>
          <w:lang w:val="en-US"/>
        </w:rPr>
        <w:fldChar w:fldCharType="end"/>
      </w:r>
      <w:r w:rsidRPr="00EB6935">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Pr="00EB6935">
        <w:fldChar w:fldCharType="begin" w:fldLock="1"/>
      </w:r>
      <w:r w:rsidRPr="00EB6935">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EB6935">
        <w:fldChar w:fldCharType="separate"/>
      </w:r>
      <w:r w:rsidRPr="00EB6935">
        <w:rPr>
          <w:noProof/>
        </w:rPr>
        <w:t>(Box, Jenkins and Reinsel, 1970)</w:t>
      </w:r>
      <w:r w:rsidRPr="00EB6935">
        <w:fldChar w:fldCharType="end"/>
      </w:r>
      <w:r w:rsidRPr="00EB6935">
        <w:t xml:space="preserve"> as a conventional "standard" methodology using which the effectiveness of all other sophisticated methods will be measured. Neural Networks, Recurrent Neural Networks, and Machine Learning are examples of such machines.</w:t>
      </w:r>
    </w:p>
    <w:p w14:paraId="1FFD749E" w14:textId="65D17A4B" w:rsidR="00EF2988" w:rsidRDefault="00EF2988" w:rsidP="00EF2988">
      <w:pPr>
        <w:pStyle w:val="BodyText"/>
      </w:pPr>
      <w:r w:rsidRPr="00EB6935">
        <w:t xml:space="preserve">Support Vector Machines (SVM), another more contemporary learning algorithm built from computational learning theory </w:t>
      </w:r>
      <w:r w:rsidRPr="00EB6935">
        <w:fldChar w:fldCharType="begin" w:fldLock="1"/>
      </w:r>
      <w:r w:rsidRPr="00EB6935">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Pr="00EB6935">
        <w:fldChar w:fldCharType="separate"/>
      </w:r>
      <w:r w:rsidRPr="00EB6935">
        <w:rPr>
          <w:noProof/>
        </w:rPr>
        <w:t>(Vapnik, Golowich and Smola, 1996)</w:t>
      </w:r>
      <w:r w:rsidRPr="00EB6935">
        <w:fldChar w:fldCharType="end"/>
      </w:r>
      <w:r w:rsidRPr="00EB6935">
        <w:t xml:space="preserve">, has an exceptionally rigorous theoretical underpinning and has been </w:t>
      </w:r>
      <w:r w:rsidRPr="00EB6935">
        <w:lastRenderedPageBreak/>
        <w:t xml:space="preserve">implemented in analyses of time series in the past </w:t>
      </w:r>
      <w:r w:rsidRPr="00EB6935">
        <w:fldChar w:fldCharType="begin" w:fldLock="1"/>
      </w:r>
      <w:r w:rsidRPr="00EB6935">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Pr="00EB6935">
        <w:fldChar w:fldCharType="separate"/>
      </w:r>
      <w:r w:rsidRPr="00EB6935">
        <w:rPr>
          <w:noProof/>
        </w:rPr>
        <w:t>(Mukherjee, Osuna and Girosi, 1997)</w:t>
      </w:r>
      <w:r w:rsidRPr="00EB6935">
        <w:fldChar w:fldCharType="end"/>
      </w:r>
      <w:r w:rsidRPr="00EB6935">
        <w:t xml:space="preserve">. NN and RNN are applied to predict the statistical model </w:t>
      </w:r>
      <w:r w:rsidRPr="00EB6935">
        <w:fldChar w:fldCharType="begin" w:fldLock="1"/>
      </w:r>
      <w:r w:rsidRPr="00EB6935">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Pr="00EB6935">
        <w:fldChar w:fldCharType="separate"/>
      </w:r>
      <w:r w:rsidRPr="00EB6935">
        <w:rPr>
          <w:noProof/>
        </w:rPr>
        <w:t>(Burges, 1998)</w:t>
      </w:r>
      <w:r w:rsidRPr="00EB6935">
        <w:fldChar w:fldCharType="end"/>
      </w:r>
      <w:r w:rsidRPr="00EB6935">
        <w:t>. RNN is incorporated into the investigation since the operator's requirement is considered a tumultuous time serie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Pr="00EB6935">
        <w:rPr>
          <w:lang w:val="en-US"/>
        </w:rPr>
        <w:fldChar w:fldCharType="separate"/>
      </w:r>
      <w:r w:rsidRPr="00EB6935">
        <w:rPr>
          <w:noProof/>
          <w:lang w:val="en-US"/>
        </w:rPr>
        <w:t xml:space="preserve">(Müller </w:t>
      </w:r>
      <w:r w:rsidRPr="00EB6935">
        <w:rPr>
          <w:i/>
          <w:noProof/>
          <w:lang w:val="en-US"/>
        </w:rPr>
        <w:t>et al.</w:t>
      </w:r>
      <w:r w:rsidRPr="00EB6935">
        <w:rPr>
          <w:noProof/>
          <w:lang w:val="en-US"/>
        </w:rPr>
        <w:t>, 2018)</w:t>
      </w:r>
      <w:r w:rsidRPr="00EB6935">
        <w:rPr>
          <w:lang w:val="en-US"/>
        </w:rPr>
        <w:fldChar w:fldCharType="end"/>
      </w:r>
      <w:r w:rsidRPr="00EB6935">
        <w:t>. RNNs provide back-propagation of inaccuracy during a time, which enables the identification of structures at any depth within a response variable</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Pr="00EB6935">
        <w:rPr>
          <w:lang w:val="en-US"/>
        </w:rPr>
        <w:fldChar w:fldCharType="separate"/>
      </w:r>
      <w:r w:rsidRPr="00EB6935">
        <w:rPr>
          <w:noProof/>
          <w:lang w:val="en-US"/>
        </w:rPr>
        <w:t xml:space="preserve">(Scholkopf </w:t>
      </w:r>
      <w:r w:rsidRPr="00EB6935">
        <w:rPr>
          <w:i/>
          <w:noProof/>
          <w:lang w:val="en-US"/>
        </w:rPr>
        <w:t>et al.</w:t>
      </w:r>
      <w:r w:rsidRPr="00EB6935">
        <w:rPr>
          <w:noProof/>
          <w:lang w:val="en-US"/>
        </w:rPr>
        <w:t>, 1997)</w:t>
      </w:r>
      <w:r w:rsidRPr="00EB6935">
        <w:rPr>
          <w:lang w:val="en-US"/>
        </w:rPr>
        <w:fldChar w:fldCharType="end"/>
      </w:r>
      <w:r w:rsidRPr="00EB6935">
        <w:t>. This indicates that, even though designers offer a period of material as the RNNs show the complexity, they can recognize patterns that continue beyond the present time frame since that includes sequence variants.</w:t>
      </w:r>
    </w:p>
    <w:p w14:paraId="304D81D0" w14:textId="2879D7FD" w:rsidR="00EF2988" w:rsidRDefault="00EF2988" w:rsidP="00EF2988">
      <w:pPr>
        <w:pStyle w:val="BodyText"/>
      </w:pPr>
    </w:p>
    <w:p w14:paraId="274ADBF2" w14:textId="77777777" w:rsidR="00EF2988" w:rsidRPr="00EB6935" w:rsidRDefault="00EF2988" w:rsidP="00EF2988">
      <w:pPr>
        <w:pStyle w:val="BodyText"/>
      </w:pPr>
      <w:r w:rsidRPr="00EB6935">
        <w:t>In this investigation, the following predicting approaches were employed:</w:t>
      </w:r>
    </w:p>
    <w:p w14:paraId="7DE4936D" w14:textId="77777777" w:rsidR="00EF2988" w:rsidRPr="00EB6935" w:rsidRDefault="00EF2988" w:rsidP="00EF2988">
      <w:pPr>
        <w:pStyle w:val="BodyText"/>
      </w:pPr>
      <w:r w:rsidRPr="00EB6935">
        <w:t xml:space="preserve"> • Naive Forecasts </w:t>
      </w:r>
    </w:p>
    <w:p w14:paraId="44F8A57F" w14:textId="77777777" w:rsidR="00EF2988" w:rsidRPr="00EB6935" w:rsidRDefault="00EF2988" w:rsidP="00EF2988">
      <w:pPr>
        <w:pStyle w:val="BodyText"/>
      </w:pPr>
      <w:r w:rsidRPr="00EB6935">
        <w:t xml:space="preserve">• Median </w:t>
      </w:r>
    </w:p>
    <w:p w14:paraId="11F1DE5E" w14:textId="77777777" w:rsidR="00EF2988" w:rsidRPr="00EB6935" w:rsidRDefault="00EF2988" w:rsidP="00EF2988">
      <w:pPr>
        <w:pStyle w:val="BodyText"/>
      </w:pPr>
      <w:r w:rsidRPr="00EB6935">
        <w:t xml:space="preserve">• Shifting Average </w:t>
      </w:r>
    </w:p>
    <w:p w14:paraId="06EC7ED7" w14:textId="77777777" w:rsidR="00EF2988" w:rsidRPr="00EB6935" w:rsidRDefault="00EF2988" w:rsidP="00EF2988">
      <w:pPr>
        <w:pStyle w:val="BodyText"/>
      </w:pPr>
      <w:r w:rsidRPr="00EB6935">
        <w:t>• Recurring theme</w:t>
      </w:r>
    </w:p>
    <w:p w14:paraId="39CAA48B" w14:textId="77777777" w:rsidR="00EF2988" w:rsidRPr="00EB6935" w:rsidRDefault="00EF2988" w:rsidP="00EF2988">
      <w:pPr>
        <w:pStyle w:val="BodyText"/>
      </w:pPr>
      <w:r w:rsidRPr="00EB6935">
        <w:t xml:space="preserve"> • Linear Regressions Regression</w:t>
      </w:r>
    </w:p>
    <w:p w14:paraId="2E17494E" w14:textId="77777777" w:rsidR="00EF2988" w:rsidRPr="00EB6935" w:rsidRDefault="00EF2988" w:rsidP="00EF2988">
      <w:pPr>
        <w:pStyle w:val="BodyText"/>
      </w:pPr>
      <w:r w:rsidRPr="00EB6935">
        <w:t xml:space="preserve"> • Probabilistic Neural </w:t>
      </w:r>
    </w:p>
    <w:p w14:paraId="4E6402E3" w14:textId="77777777" w:rsidR="00EF2988" w:rsidRPr="00EB6935" w:rsidRDefault="00EF2988" w:rsidP="00EF2988">
      <w:pPr>
        <w:pStyle w:val="BodyText"/>
      </w:pPr>
      <w:r w:rsidRPr="00EB6935">
        <w:t>• Multilayer Perceptron</w:t>
      </w:r>
    </w:p>
    <w:p w14:paraId="6DCF983A" w14:textId="77777777" w:rsidR="00EF2988" w:rsidRPr="00EB6935" w:rsidRDefault="00EF2988" w:rsidP="00EF2988">
      <w:pPr>
        <w:pStyle w:val="BodyText"/>
      </w:pPr>
      <w:r w:rsidRPr="00EB6935">
        <w:t xml:space="preserve"> • Support Vector Machine.</w:t>
      </w:r>
    </w:p>
    <w:p w14:paraId="500FDA23" w14:textId="1C922AE2" w:rsidR="00EF2988" w:rsidRDefault="00EF2988" w:rsidP="00EF2988">
      <w:pPr>
        <w:pStyle w:val="BodyText"/>
      </w:pPr>
      <w:r w:rsidRPr="00EB6935">
        <w:t xml:space="preserve">The nave estimate is one of the shortest methods and is frequently used as a benchmark to measure the effectiveness of those other techniques. It </w:t>
      </w:r>
      <w:proofErr w:type="spellStart"/>
      <w:r w:rsidRPr="00EB6935">
        <w:t>analyzes</w:t>
      </w:r>
      <w:proofErr w:type="spellEnd"/>
      <w:r w:rsidRPr="00EB6935">
        <w:t xml:space="preserve">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1432F11A" w14:textId="77777777" w:rsidR="00EF2988" w:rsidRPr="00EB6935" w:rsidRDefault="00EF2988" w:rsidP="00EF2988">
      <w:pPr>
        <w:pStyle w:val="BodyText"/>
      </w:pPr>
      <w:r w:rsidRPr="00EB6935">
        <w:t>•The enhanced methods employ non-linear configurations and, simply put, may provide better simplifications than those that utilize linear modelling techniques;</w:t>
      </w:r>
    </w:p>
    <w:p w14:paraId="0158300A" w14:textId="77777777" w:rsidR="00EF2988" w:rsidRPr="00EB6935" w:rsidRDefault="00EF2988" w:rsidP="00EF2988">
      <w:pPr>
        <w:pStyle w:val="BodyText"/>
      </w:pPr>
      <w:r w:rsidRPr="00EB6935">
        <w:t xml:space="preserve"> • We anticipate a great extent of non-linearity in shows that power because of the complicated nature.</w:t>
      </w:r>
    </w:p>
    <w:p w14:paraId="2F37AEF3" w14:textId="77777777" w:rsidR="00EF2988" w:rsidRPr="00EB6935" w:rsidRDefault="00EF2988" w:rsidP="00EF2988">
      <w:pPr>
        <w:pStyle w:val="BodyText"/>
      </w:pPr>
      <w:r w:rsidRPr="00EB6935">
        <w:t>In the remaining parts of this section, we will provide a concise summary of various prediction approaches.</w:t>
      </w:r>
    </w:p>
    <w:p w14:paraId="2E83DFF1" w14:textId="0B8ED49A" w:rsidR="00EF2988" w:rsidRDefault="00EF2988" w:rsidP="00EF2988">
      <w:pPr>
        <w:pStyle w:val="BodyText"/>
      </w:pPr>
    </w:p>
    <w:p w14:paraId="78ECD8CA" w14:textId="77777777" w:rsidR="00EF2988" w:rsidRPr="00EB6935" w:rsidRDefault="00EF2988" w:rsidP="00EF2988">
      <w:pPr>
        <w:pStyle w:val="Heading2"/>
      </w:pPr>
      <w:r w:rsidRPr="00EB6935">
        <w:t>Neural Network</w:t>
      </w:r>
    </w:p>
    <w:p w14:paraId="3145C0A9" w14:textId="77777777" w:rsidR="00EF2988" w:rsidRPr="00EB6935" w:rsidRDefault="00EF2988" w:rsidP="00EF2988">
      <w:pPr>
        <w:pStyle w:val="BodyText"/>
      </w:pPr>
      <w:r w:rsidRPr="00EB6935">
        <w:t>The artificial neural Network is a densely connected collection of neurons, which serve as basic processing units. Multi-layered perceptron</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EB6935">
        <w:rPr>
          <w:lang w:val="en-US"/>
        </w:rPr>
        <w:fldChar w:fldCharType="separate"/>
      </w:r>
      <w:r w:rsidRPr="00EB6935">
        <w:rPr>
          <w:noProof/>
          <w:lang w:val="en-US"/>
        </w:rPr>
        <w:t>(Bishop, 1994)</w:t>
      </w:r>
      <w:r w:rsidRPr="00EB6935">
        <w:rPr>
          <w:lang w:val="en-US"/>
        </w:rPr>
        <w:fldChar w:fldCharType="end"/>
      </w:r>
      <w:r w:rsidRPr="00EB6935">
        <w:t xml:space="preserve"> (MLP) ANN is the most well-known technique, as depicted in Figure 2. In MLP format, ANN Neuroses are typically structured into sections with comprehensive or unpredictable interconnections </w:t>
      </w:r>
      <w:r w:rsidRPr="00EB6935">
        <w:t>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Pr="00EB6935">
        <w:rPr>
          <w:lang w:val="en-US"/>
        </w:rPr>
        <w:fldChar w:fldCharType="separate"/>
      </w:r>
      <w:r w:rsidRPr="00EB6935">
        <w:rPr>
          <w:noProof/>
          <w:lang w:val="en-US"/>
        </w:rPr>
        <w:t xml:space="preserve">(Doebling </w:t>
      </w:r>
      <w:r w:rsidRPr="00EB6935">
        <w:rPr>
          <w:i/>
          <w:noProof/>
          <w:lang w:val="en-US"/>
        </w:rPr>
        <w:t>et al.</w:t>
      </w:r>
      <w:r w:rsidRPr="00EB6935">
        <w:rPr>
          <w:noProof/>
          <w:lang w:val="en-US"/>
        </w:rPr>
        <w:t>, 1996)</w:t>
      </w:r>
      <w:r w:rsidRPr="00EB6935">
        <w:rPr>
          <w:lang w:val="en-US"/>
        </w:rPr>
        <w:fldChar w:fldCharType="end"/>
      </w:r>
      <w:r w:rsidRPr="00EB6935">
        <w:t>. Although there are other artificial neural networks, designers reference the feed-forward error back-propagation type neural network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Pr="00EB6935">
        <w:rPr>
          <w:lang w:val="en-US"/>
        </w:rPr>
        <w:fldChar w:fldCharType="separate"/>
      </w:r>
      <w:r w:rsidRPr="00EB6935">
        <w:rPr>
          <w:noProof/>
          <w:lang w:val="en-US"/>
        </w:rPr>
        <w:t>(Zupan and Gasteiger, 1999)</w:t>
      </w:r>
      <w:r w:rsidRPr="00EB6935">
        <w:rPr>
          <w:lang w:val="en-US"/>
        </w:rPr>
        <w:fldChar w:fldCharType="end"/>
      </w:r>
      <w:r w:rsidRPr="00EB6935">
        <w:t>. </w:t>
      </w:r>
    </w:p>
    <w:p w14:paraId="5BFCDB66" w14:textId="77777777" w:rsidR="00EF2988" w:rsidRPr="00EB6935" w:rsidRDefault="00EF2988" w:rsidP="00EF2988">
      <w:pPr>
        <w:pStyle w:val="BodyText"/>
      </w:pPr>
      <w:r w:rsidRPr="00EB6935">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Pr="00EB6935">
        <w:rPr>
          <w:lang w:val="en-US"/>
        </w:rPr>
        <w:fldChar w:fldCharType="separate"/>
      </w:r>
      <w:r w:rsidRPr="00EB6935">
        <w:rPr>
          <w:noProof/>
          <w:lang w:val="en-US"/>
        </w:rPr>
        <w:t xml:space="preserve">(Chu </w:t>
      </w:r>
      <w:r w:rsidRPr="00EB6935">
        <w:rPr>
          <w:i/>
          <w:noProof/>
          <w:lang w:val="en-US"/>
        </w:rPr>
        <w:t>et al.</w:t>
      </w:r>
      <w:r w:rsidRPr="00EB6935">
        <w:rPr>
          <w:noProof/>
          <w:lang w:val="en-US"/>
        </w:rPr>
        <w:t>, 2018)</w:t>
      </w:r>
      <w:r w:rsidRPr="00EB6935">
        <w:rPr>
          <w:lang w:val="en-US"/>
        </w:rPr>
        <w:fldChar w:fldCharType="end"/>
      </w:r>
      <w:r w:rsidRPr="00EB6935">
        <w:t>. The objective of the hidden neurons in machine learning is to improve their processing capacity</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Pr="00EB6935">
        <w:rPr>
          <w:lang w:val="en-US"/>
        </w:rPr>
        <w:fldChar w:fldCharType="separate"/>
      </w:r>
      <w:r w:rsidRPr="00EB6935">
        <w:rPr>
          <w:noProof/>
          <w:lang w:val="en-US"/>
        </w:rPr>
        <w:t>(Quaranta, Lacarbonara and Masri, 2020)</w:t>
      </w:r>
      <w:r w:rsidRPr="00EB6935">
        <w:rPr>
          <w:lang w:val="en-US"/>
        </w:rPr>
        <w:fldChar w:fldCharType="end"/>
      </w:r>
      <w:r w:rsidRPr="00EB6935">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Pr="00EB6935">
        <w:fldChar w:fldCharType="begin" w:fldLock="1"/>
      </w:r>
      <w:r w:rsidRPr="00EB6935">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Pr="00EB6935">
        <w:fldChar w:fldCharType="separate"/>
      </w:r>
      <w:r w:rsidRPr="00EB6935">
        <w:rPr>
          <w:noProof/>
        </w:rPr>
        <w:t xml:space="preserve">(Falah </w:t>
      </w:r>
      <w:r w:rsidRPr="00EB6935">
        <w:rPr>
          <w:i/>
          <w:noProof/>
        </w:rPr>
        <w:t>et al.</w:t>
      </w:r>
      <w:r w:rsidRPr="00EB6935">
        <w:rPr>
          <w:noProof/>
        </w:rPr>
        <w:t>, 2019)</w:t>
      </w:r>
      <w:r w:rsidRPr="00EB6935">
        <w:fldChar w:fldCharType="end"/>
      </w:r>
      <w:r w:rsidRPr="00EB6935">
        <w:t>. This is a sort of supervised learning in which the intended objectives are presented to the Network alongside the ability</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Pr="00EB6935">
        <w:rPr>
          <w:lang w:val="en-US"/>
        </w:rPr>
        <w:fldChar w:fldCharType="separate"/>
      </w:r>
      <w:r w:rsidRPr="00EB6935">
        <w:rPr>
          <w:noProof/>
          <w:lang w:val="en-US"/>
        </w:rPr>
        <w:t xml:space="preserve">(Ibragimova </w:t>
      </w:r>
      <w:r w:rsidRPr="00EB6935">
        <w:rPr>
          <w:i/>
          <w:noProof/>
          <w:lang w:val="en-US"/>
        </w:rPr>
        <w:t>et al.</w:t>
      </w:r>
      <w:r w:rsidRPr="00EB6935">
        <w:rPr>
          <w:noProof/>
          <w:lang w:val="en-US"/>
        </w:rPr>
        <w:t>, 2021)</w:t>
      </w:r>
      <w:r w:rsidRPr="00EB6935">
        <w:rPr>
          <w:lang w:val="en-US"/>
        </w:rPr>
        <w:fldChar w:fldCharType="end"/>
      </w:r>
      <w:r w:rsidRPr="00EB6935">
        <w:t>. The information interconnections are classified as training combinations, and the subset of possible instruction combinations presented is defined as training example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Pr="00EB6935">
        <w:rPr>
          <w:lang w:val="en-US"/>
        </w:rPr>
        <w:fldChar w:fldCharType="separate"/>
      </w:r>
      <w:r w:rsidRPr="00EB6935">
        <w:rPr>
          <w:noProof/>
          <w:lang w:val="en-US"/>
        </w:rPr>
        <w:t>(Khan and Green, 2021)</w:t>
      </w:r>
      <w:r w:rsidRPr="00EB6935">
        <w:rPr>
          <w:lang w:val="en-US"/>
        </w:rPr>
        <w:fldChar w:fldCharType="end"/>
      </w:r>
      <w:r w:rsidRPr="00EB6935">
        <w:t>.</w:t>
      </w:r>
    </w:p>
    <w:p w14:paraId="0E79C740" w14:textId="77777777" w:rsidR="00EF2988" w:rsidRPr="00EB6935" w:rsidRDefault="00EF2988" w:rsidP="00EF2988">
      <w:pPr>
        <w:pStyle w:val="BodyText"/>
      </w:pPr>
      <w:r w:rsidRPr="00EB6935">
        <w:t>Consequently, neural networks can generalize connections in the issue subject area of interest from the presented historical collection of fact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EB6935">
        <w:rPr>
          <w:lang w:val="en-US"/>
        </w:rPr>
        <w:fldChar w:fldCharType="separate"/>
      </w:r>
      <w:r w:rsidRPr="00EB6935">
        <w:rPr>
          <w:noProof/>
          <w:lang w:val="en-US"/>
        </w:rPr>
        <w:t xml:space="preserve">(Mugnini </w:t>
      </w:r>
      <w:r w:rsidRPr="00EB6935">
        <w:rPr>
          <w:i/>
          <w:noProof/>
          <w:lang w:val="en-US"/>
        </w:rPr>
        <w:t>et al.</w:t>
      </w:r>
      <w:r w:rsidRPr="00EB6935">
        <w:rPr>
          <w:noProof/>
          <w:lang w:val="en-US"/>
        </w:rPr>
        <w:t>, 2020)</w:t>
      </w:r>
      <w:r w:rsidRPr="00EB6935">
        <w:rPr>
          <w:lang w:val="en-US"/>
        </w:rPr>
        <w:fldChar w:fldCharType="end"/>
      </w:r>
      <w:r w:rsidRPr="00EB6935">
        <w:t>. One or more hidden layers may be present in the neural network. The more layers a connection has, the further complicated its organization and the greater its capacity to manage emotional issue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EB6935">
        <w:rPr>
          <w:lang w:val="en-US"/>
        </w:rPr>
        <w:fldChar w:fldCharType="separate"/>
      </w:r>
      <w:r w:rsidRPr="00EB6935">
        <w:rPr>
          <w:noProof/>
          <w:lang w:val="en-US"/>
        </w:rPr>
        <w:t>(Rathod, Kulkarni and Saha, 2022)</w:t>
      </w:r>
      <w:r w:rsidRPr="00EB6935">
        <w:rPr>
          <w:lang w:val="en-US"/>
        </w:rPr>
        <w:fldChar w:fldCharType="end"/>
      </w:r>
      <w:r w:rsidRPr="00EB6935">
        <w:t>. The multiple neural Network can translate unlimited dimensions to n dimensions through extensive testing</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EB6935">
        <w:rPr>
          <w:lang w:val="en-US"/>
        </w:rPr>
        <w:fldChar w:fldCharType="separate"/>
      </w:r>
      <w:r w:rsidRPr="00EB6935">
        <w:rPr>
          <w:noProof/>
          <w:lang w:val="en-US"/>
        </w:rPr>
        <w:t>(Koo, Shin and Kim, 2021)</w:t>
      </w:r>
      <w:r w:rsidRPr="00EB6935">
        <w:rPr>
          <w:lang w:val="en-US"/>
        </w:rPr>
        <w:fldChar w:fldCharType="end"/>
      </w:r>
      <w:r w:rsidRPr="00EB6935">
        <w:t>. Consequently, a multiple neural network framework is intended in this report.</w:t>
      </w:r>
    </w:p>
    <w:p w14:paraId="70DDAB01" w14:textId="77777777" w:rsidR="00EF2988" w:rsidRPr="00EB6935" w:rsidRDefault="00EF2988" w:rsidP="00EF2988">
      <w:pPr>
        <w:pStyle w:val="BodyText"/>
        <w:rPr>
          <w:lang w:val="en-US"/>
        </w:rPr>
      </w:pPr>
      <w:r w:rsidRPr="00EB6935">
        <w:t>The expected to augment should be a commonly used evaluation measurement roughly equivalent to the measurement evaluation system, which includes supply chain addition operation</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EB6935">
        <w:rPr>
          <w:lang w:val="en-US"/>
        </w:rPr>
        <w:fldChar w:fldCharType="separate"/>
      </w:r>
      <w:r w:rsidRPr="00EB6935">
        <w:rPr>
          <w:noProof/>
          <w:lang w:val="en-US"/>
        </w:rPr>
        <w:t xml:space="preserve">(Kern </w:t>
      </w:r>
      <w:r w:rsidRPr="00EB6935">
        <w:rPr>
          <w:i/>
          <w:noProof/>
          <w:lang w:val="en-US"/>
        </w:rPr>
        <w:t>et al.</w:t>
      </w:r>
      <w:r w:rsidRPr="00EB6935">
        <w:rPr>
          <w:noProof/>
          <w:lang w:val="en-US"/>
        </w:rPr>
        <w:t>, 2020)</w:t>
      </w:r>
      <w:r w:rsidRPr="00EB6935">
        <w:rPr>
          <w:lang w:val="en-US"/>
        </w:rPr>
        <w:fldChar w:fldCharType="end"/>
      </w:r>
      <w:r w:rsidRPr="00EB6935">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EB6935">
        <w:rPr>
          <w:lang w:val="en-US"/>
        </w:rPr>
        <w:fldChar w:fldCharType="separate"/>
      </w:r>
      <w:r w:rsidRPr="00EB6935">
        <w:rPr>
          <w:noProof/>
          <w:lang w:val="en-US"/>
        </w:rPr>
        <w:t xml:space="preserve">(Palagi </w:t>
      </w:r>
      <w:r w:rsidRPr="00EB6935">
        <w:rPr>
          <w:i/>
          <w:noProof/>
          <w:lang w:val="en-US"/>
        </w:rPr>
        <w:t>et al.</w:t>
      </w:r>
      <w:r w:rsidRPr="00EB6935">
        <w:rPr>
          <w:noProof/>
          <w:lang w:val="en-US"/>
        </w:rPr>
        <w:t>, 2019)</w:t>
      </w:r>
      <w:r w:rsidRPr="00EB6935">
        <w:rPr>
          <w:lang w:val="en-US"/>
        </w:rPr>
        <w:fldChar w:fldCharType="end"/>
      </w:r>
      <w:r w:rsidRPr="00EB6935">
        <w:t>. It consists of 28 markers in aggregate. From this, the number of hidden entry layers is 28. The learning algorithm is positioned between the input and the output layers and illustrates the translating correlation between the two and output layer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EB6935">
        <w:rPr>
          <w:lang w:val="en-US"/>
        </w:rPr>
        <w:fldChar w:fldCharType="separate"/>
      </w:r>
      <w:r w:rsidRPr="00EB6935">
        <w:rPr>
          <w:noProof/>
          <w:lang w:val="en-US"/>
        </w:rPr>
        <w:t>(Shahiri Tabarestani and Afzalimehr, 2021)</w:t>
      </w:r>
      <w:r w:rsidRPr="00EB6935">
        <w:rPr>
          <w:lang w:val="en-US"/>
        </w:rPr>
        <w:fldChar w:fldCharType="end"/>
      </w:r>
      <w:r w:rsidRPr="00EB6935">
        <w:t>. The density of nodes found in the hidden layer significantly affects the artificial Network's functioning</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EB6935">
        <w:rPr>
          <w:lang w:val="en-US"/>
        </w:rPr>
        <w:fldChar w:fldCharType="separate"/>
      </w:r>
      <w:r w:rsidRPr="00EB6935">
        <w:rPr>
          <w:noProof/>
          <w:lang w:val="en-US"/>
        </w:rPr>
        <w:t xml:space="preserve">(Liehr </w:t>
      </w:r>
      <w:r w:rsidRPr="00EB6935">
        <w:rPr>
          <w:i/>
          <w:noProof/>
          <w:lang w:val="en-US"/>
        </w:rPr>
        <w:t>et al.</w:t>
      </w:r>
      <w:r w:rsidRPr="00EB6935">
        <w:rPr>
          <w:noProof/>
          <w:lang w:val="en-US"/>
        </w:rPr>
        <w:t>, 2019)</w:t>
      </w:r>
      <w:r w:rsidRPr="00EB6935">
        <w:rPr>
          <w:lang w:val="en-US"/>
        </w:rPr>
        <w:fldChar w:fldCharType="end"/>
      </w:r>
      <w:r w:rsidRPr="00EB6935">
        <w:t>.</w:t>
      </w:r>
      <w:r w:rsidRPr="00EB6935">
        <w:rPr>
          <w:lang w:val="en-US"/>
        </w:rPr>
        <w:t xml:space="preserve"> Eq 1-4 describes the ANN model.</w:t>
      </w:r>
    </w:p>
    <w:p w14:paraId="02F62D85" w14:textId="77777777" w:rsidR="00EF2988" w:rsidRPr="00EB6935" w:rsidRDefault="00EF2988" w:rsidP="00EF2988">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1+a</m:t>
            </m:r>
          </m:e>
        </m:rad>
      </m:oMath>
      <w:r w:rsidRPr="00EB6935">
        <w:rPr>
          <w:lang w:val="en-US"/>
        </w:rPr>
        <w:t xml:space="preserve"> </w:t>
      </w:r>
      <w:r w:rsidRPr="00EB6935">
        <w:rPr>
          <w:lang w:val="en-US"/>
        </w:rPr>
        <w:tab/>
      </w:r>
      <w:r w:rsidRPr="00EB6935">
        <w:rPr>
          <w:lang w:val="en-US"/>
        </w:rPr>
        <w:tab/>
      </w:r>
      <w:r w:rsidRPr="00EB6935">
        <w:rPr>
          <w:lang w:val="en-US"/>
        </w:rPr>
        <w:tab/>
        <w:t>(1)</w:t>
      </w:r>
    </w:p>
    <w:p w14:paraId="393CE703" w14:textId="77777777" w:rsidR="00EF2988" w:rsidRPr="00EB6935" w:rsidRDefault="00EF2988" w:rsidP="00EF2988">
      <w:pPr>
        <w:pStyle w:val="BodyText"/>
        <w:jc w:val="right"/>
        <w:rPr>
          <w:lang w:val="en-US"/>
        </w:rPr>
      </w:pPr>
      <m:oMath>
        <m:r>
          <w:rPr>
            <w:rFonts w:ascii="Cambria Math" w:hAnsi="Cambria Math"/>
            <w:lang w:val="en-US"/>
          </w:rPr>
          <m:t>M=</m:t>
        </m:r>
        <m:func>
          <m:funcPr>
            <m:ctrlPr>
              <w:rPr>
                <w:rFonts w:ascii="Cambria Math" w:hAnsi="Cambria Math"/>
                <w:i/>
                <w:lang w:val="en-US"/>
              </w:rPr>
            </m:ctrlPr>
          </m:funcPr>
          <m:fName>
            <m:r>
              <m:rPr>
                <m:sty m:val="p"/>
              </m:rPr>
              <w:rPr>
                <w:rFonts w:ascii="Cambria Math" w:hAnsi="Cambria Math"/>
              </w:rPr>
              <m:t>log</m:t>
            </m:r>
          </m:fName>
          <m:e>
            <m:r>
              <w:rPr>
                <w:rFonts w:ascii="Cambria Math" w:hAnsi="Cambria Math"/>
                <w:lang w:val="en-US"/>
              </w:rPr>
              <m:t>n</m:t>
            </m:r>
          </m:e>
        </m:func>
      </m:oMath>
      <w:r w:rsidRPr="00EB6935">
        <w:rPr>
          <w:lang w:val="en-US"/>
        </w:rPr>
        <w:tab/>
      </w:r>
      <w:r w:rsidRPr="00EB6935">
        <w:rPr>
          <w:lang w:val="en-US"/>
        </w:rPr>
        <w:tab/>
      </w:r>
      <w:r w:rsidRPr="00EB6935">
        <w:rPr>
          <w:lang w:val="en-US"/>
        </w:rPr>
        <w:tab/>
      </w:r>
      <w:r w:rsidRPr="00EB6935">
        <w:rPr>
          <w:lang w:val="en-US"/>
        </w:rPr>
        <w:tab/>
        <w:t>(2)</w:t>
      </w:r>
    </w:p>
    <w:p w14:paraId="7077318F" w14:textId="77777777" w:rsidR="00EF2988" w:rsidRPr="00EB6935" w:rsidRDefault="00EF2988" w:rsidP="00EF2988">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l</m:t>
            </m:r>
          </m:e>
        </m:rad>
      </m:oMath>
      <w:r w:rsidRPr="00EB6935">
        <w:rPr>
          <w:lang w:val="en-US"/>
        </w:rPr>
        <w:tab/>
      </w:r>
      <w:r w:rsidRPr="00EB6935">
        <w:rPr>
          <w:lang w:val="en-US"/>
        </w:rPr>
        <w:tab/>
      </w:r>
      <w:r w:rsidRPr="00EB6935">
        <w:rPr>
          <w:lang w:val="en-US"/>
        </w:rPr>
        <w:tab/>
      </w:r>
      <w:r w:rsidRPr="00EB6935">
        <w:rPr>
          <w:lang w:val="en-US"/>
        </w:rPr>
        <w:tab/>
        <w:t>(3)</w:t>
      </w:r>
    </w:p>
    <w:p w14:paraId="6EB2BED1" w14:textId="77777777" w:rsidR="005506AF" w:rsidRDefault="005506AF" w:rsidP="00EF2988">
      <w:pPr>
        <w:pStyle w:val="BodyText"/>
        <w:jc w:val="right"/>
        <w:rPr>
          <w:lang w:val="en-US"/>
        </w:rPr>
        <w:sectPr w:rsidR="005506AF" w:rsidSect="00683992">
          <w:type w:val="continuous"/>
          <w:pgSz w:w="11906" w:h="16838" w:code="9"/>
          <w:pgMar w:top="1080" w:right="907" w:bottom="1440" w:left="907" w:header="720" w:footer="720" w:gutter="0"/>
          <w:cols w:num="2" w:space="360"/>
          <w:docGrid w:linePitch="360"/>
        </w:sectPr>
      </w:pPr>
    </w:p>
    <w:p w14:paraId="27B53921" w14:textId="7B8998E4" w:rsidR="00EF2988" w:rsidRDefault="00EF2988" w:rsidP="00EF2988">
      <w:pPr>
        <w:pStyle w:val="BodyText"/>
        <w:jc w:val="right"/>
        <w:rPr>
          <w:lang w:val="en-US"/>
        </w:rPr>
      </w:pPr>
      <w:r w:rsidRPr="00EB6935">
        <w:rPr>
          <w:lang w:val="en-US"/>
        </w:rPr>
        <w:lastRenderedPageBreak/>
        <w:t>M = (</w:t>
      </w:r>
      <m:oMath>
        <m:r>
          <w:rPr>
            <w:rFonts w:ascii="Cambria Math" w:hAnsi="Cambria Math"/>
            <w:lang w:val="en-US"/>
          </w:rPr>
          <m:t>n+1)/2</m:t>
        </m:r>
      </m:oMath>
      <w:r w:rsidRPr="00EB6935">
        <w:rPr>
          <w:lang w:val="en-US"/>
        </w:rPr>
        <w:tab/>
      </w:r>
      <w:r w:rsidRPr="00EB6935">
        <w:rPr>
          <w:lang w:val="en-US"/>
        </w:rPr>
        <w:tab/>
      </w:r>
      <w:r w:rsidRPr="00EB6935">
        <w:rPr>
          <w:lang w:val="en-US"/>
        </w:rPr>
        <w:tab/>
        <w:t>(4)</w:t>
      </w:r>
    </w:p>
    <w:p w14:paraId="68BB51B8" w14:textId="77777777" w:rsidR="005506AF" w:rsidRPr="00EB6935" w:rsidRDefault="005506AF" w:rsidP="00EF2988">
      <w:pPr>
        <w:pStyle w:val="BodyText"/>
        <w:jc w:val="right"/>
        <w:rPr>
          <w:lang w:val="en-US"/>
        </w:rPr>
      </w:pPr>
    </w:p>
    <w:p w14:paraId="6E5D7C54" w14:textId="7F195D85" w:rsidR="00EF2988" w:rsidRDefault="00EF2988" w:rsidP="00EF2988">
      <w:pPr>
        <w:pStyle w:val="BodyText"/>
        <w:rPr>
          <w:lang w:val="en-US"/>
        </w:rPr>
      </w:pPr>
      <w:r w:rsidRPr="00EB6935">
        <w:rPr>
          <w:lang w:val="en-US"/>
        </w:rPr>
        <w:t xml:space="preserve">The characters in the calculation represent </w:t>
      </w:r>
      <m:oMath>
        <m:r>
          <w:rPr>
            <w:rFonts w:ascii="Cambria Math" w:hAnsi="Cambria Math"/>
            <w:lang w:val="en-US"/>
          </w:rPr>
          <m:t>m</m:t>
        </m:r>
      </m:oMath>
      <w:r w:rsidRPr="00EB6935">
        <w:rPr>
          <w:lang w:val="en-US"/>
        </w:rPr>
        <w:t xml:space="preserve">: the proportion of neurons in each layer, </w:t>
      </w:r>
      <m:oMath>
        <m:r>
          <w:rPr>
            <w:rFonts w:ascii="Cambria Math" w:hAnsi="Cambria Math"/>
            <w:lang w:val="en-US"/>
          </w:rPr>
          <m:t>n</m:t>
        </m:r>
      </m:oMath>
      <w:r w:rsidRPr="00EB6935">
        <w:rPr>
          <w:lang w:val="en-US"/>
        </w:rPr>
        <w:t xml:space="preserve">: the population of input neurons, </w:t>
      </w:r>
      <m:oMath>
        <m:r>
          <w:rPr>
            <w:rFonts w:ascii="Cambria Math" w:hAnsi="Cambria Math"/>
            <w:lang w:val="en-US"/>
          </w:rPr>
          <m:t>l</m:t>
        </m:r>
      </m:oMath>
      <w:r w:rsidRPr="00EB6935">
        <w:rPr>
          <w:lang w:val="en-US"/>
        </w:rPr>
        <w:t xml:space="preserve">: the population of nodes in each layer, and a: a parameter around 0.5 and 10. Through testing the subsequent modeling, the amount of nodes is established to be five in this study </w:t>
      </w:r>
      <w:r w:rsidRPr="00EB6935">
        <w:rPr>
          <w:lang w:val="en-US"/>
        </w:rPr>
        <w:fldChar w:fldCharType="begin" w:fldLock="1"/>
      </w:r>
      <w:r w:rsidRPr="00EB6935">
        <w:rPr>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EB6935">
        <w:rPr>
          <w:lang w:val="en-US"/>
        </w:rPr>
        <w:fldChar w:fldCharType="separate"/>
      </w:r>
      <w:r w:rsidRPr="00EB6935">
        <w:rPr>
          <w:noProof/>
          <w:lang w:val="en-US"/>
        </w:rPr>
        <w:t xml:space="preserve">(Randiligama </w:t>
      </w:r>
      <w:r w:rsidRPr="00EB6935">
        <w:rPr>
          <w:i/>
          <w:noProof/>
          <w:lang w:val="en-US"/>
        </w:rPr>
        <w:t>et al.</w:t>
      </w:r>
      <w:r w:rsidRPr="00EB6935">
        <w:rPr>
          <w:noProof/>
          <w:lang w:val="en-US"/>
        </w:rPr>
        <w:t>, 2021)</w:t>
      </w:r>
      <w:r w:rsidRPr="00EB6935">
        <w:rPr>
          <w:lang w:val="en-US"/>
        </w:rPr>
        <w:fldChar w:fldCharType="end"/>
      </w:r>
      <w:r w:rsidRPr="00EB6935">
        <w:rPr>
          <w:lang w:val="en-US"/>
        </w:rPr>
        <w:t>.</w:t>
      </w:r>
    </w:p>
    <w:p w14:paraId="42CD062B" w14:textId="7B792889" w:rsidR="00EF2988" w:rsidRDefault="00EF2988" w:rsidP="00EF2988">
      <w:pPr>
        <w:pStyle w:val="BodyText"/>
      </w:pPr>
      <w:r w:rsidRPr="00EB6935">
        <w:t>The more convolutional nodes, the higher the Network's effectiveness; however, the longer the time complexity. The insufficient number of invisible layers enables network convergence to be problematic</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EB6935">
        <w:rPr>
          <w:lang w:val="en-US"/>
        </w:rPr>
        <w:fldChar w:fldCharType="separate"/>
      </w:r>
      <w:r w:rsidRPr="00EB6935">
        <w:rPr>
          <w:noProof/>
          <w:lang w:val="en-US"/>
        </w:rPr>
        <w:t xml:space="preserve">(Garner </w:t>
      </w:r>
      <w:r w:rsidRPr="00EB6935">
        <w:rPr>
          <w:i/>
          <w:noProof/>
          <w:lang w:val="en-US"/>
        </w:rPr>
        <w:t>et al.</w:t>
      </w:r>
      <w:r w:rsidRPr="00EB6935">
        <w:rPr>
          <w:noProof/>
          <w:lang w:val="en-US"/>
        </w:rPr>
        <w:t>, 2021)</w:t>
      </w:r>
      <w:r w:rsidRPr="00EB6935">
        <w:rPr>
          <w:lang w:val="en-US"/>
        </w:rPr>
        <w:fldChar w:fldCharType="end"/>
      </w:r>
      <w:r w:rsidRPr="00EB6935">
        <w:t>. The frequency of nodes present in the hidden layer cannot be calculated theoretically, despite the widespread application of machine learning. This is an additional flaw of machine learning</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EB6935">
        <w:rPr>
          <w:lang w:val="en-US"/>
        </w:rPr>
        <w:fldChar w:fldCharType="separate"/>
      </w:r>
      <w:r w:rsidRPr="00EB6935">
        <w:rPr>
          <w:noProof/>
          <w:lang w:val="en-US"/>
        </w:rPr>
        <w:t>(Zerroug, Belaidi and Chtita, 2021)</w:t>
      </w:r>
      <w:r w:rsidRPr="00EB6935">
        <w:rPr>
          <w:lang w:val="en-US"/>
        </w:rPr>
        <w:fldChar w:fldCharType="end"/>
      </w:r>
      <w:r w:rsidRPr="00EB6935">
        <w:t>. In General, there are two approaches to determining the number of hidden neuron modules: The "trial-and-error" technique is established by assessing the education results from various sizes of neurons, while the empirical formula provides an approximated value</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EB6935">
        <w:rPr>
          <w:lang w:val="en-US"/>
        </w:rPr>
        <w:fldChar w:fldCharType="separate"/>
      </w:r>
      <w:r w:rsidRPr="00EB6935">
        <w:rPr>
          <w:noProof/>
          <w:lang w:val="en-US"/>
        </w:rPr>
        <w:t xml:space="preserve">(de Oliveira Neto </w:t>
      </w:r>
      <w:r w:rsidRPr="00EB6935">
        <w:rPr>
          <w:i/>
          <w:noProof/>
          <w:lang w:val="en-US"/>
        </w:rPr>
        <w:t>et al.</w:t>
      </w:r>
      <w:r w:rsidRPr="00EB6935">
        <w:rPr>
          <w:noProof/>
          <w:lang w:val="en-US"/>
        </w:rPr>
        <w:t>, 2022)</w:t>
      </w:r>
      <w:r w:rsidRPr="00EB6935">
        <w:rPr>
          <w:lang w:val="en-US"/>
        </w:rPr>
        <w:fldChar w:fldCharType="end"/>
      </w:r>
      <w:r w:rsidRPr="00EB6935">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EB6935">
        <w:rPr>
          <w:lang w:val="en-US"/>
        </w:rPr>
        <w:fldChar w:fldCharType="separate"/>
      </w:r>
      <w:r w:rsidRPr="00EB6935">
        <w:rPr>
          <w:noProof/>
          <w:lang w:val="en-US"/>
        </w:rPr>
        <w:t>(Akb\iy\ik and Yavuz, 2021)</w:t>
      </w:r>
      <w:r w:rsidRPr="00EB6935">
        <w:rPr>
          <w:lang w:val="en-US"/>
        </w:rPr>
        <w:fldChar w:fldCharType="end"/>
      </w:r>
      <w:r w:rsidRPr="00EB6935">
        <w:t>. Each component in the neural Network collects the data input and transfers it to the previous layers, with the project passing the input data point straight to the subsequent layer (hidden layer or output layer)</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EB6935">
        <w:rPr>
          <w:lang w:val="en-US"/>
        </w:rPr>
        <w:fldChar w:fldCharType="separate"/>
      </w:r>
      <w:r w:rsidRPr="00EB6935">
        <w:rPr>
          <w:noProof/>
          <w:lang w:val="en-US"/>
        </w:rPr>
        <w:t>(Kerwin, De Soto and Adey, 2019)</w:t>
      </w:r>
      <w:r w:rsidRPr="00EB6935">
        <w:rPr>
          <w:lang w:val="en-US"/>
        </w:rPr>
        <w:fldChar w:fldCharType="end"/>
      </w:r>
      <w:r w:rsidRPr="00EB6935">
        <w:t>. There is a good connection between the input and results of the convolution layer and nonlinear activation nodes in neural network models</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EB6935">
        <w:rPr>
          <w:lang w:val="en-US"/>
        </w:rPr>
        <w:fldChar w:fldCharType="separate"/>
      </w:r>
      <w:r w:rsidRPr="00EB6935">
        <w:rPr>
          <w:noProof/>
          <w:lang w:val="en-US"/>
        </w:rPr>
        <w:t xml:space="preserve">(Shainline </w:t>
      </w:r>
      <w:r w:rsidRPr="00EB6935">
        <w:rPr>
          <w:i/>
          <w:noProof/>
          <w:lang w:val="en-US"/>
        </w:rPr>
        <w:t>et al.</w:t>
      </w:r>
      <w:r w:rsidRPr="00EB6935">
        <w:rPr>
          <w:noProof/>
          <w:lang w:val="en-US"/>
        </w:rPr>
        <w:t>, 2018)</w:t>
      </w:r>
      <w:r w:rsidRPr="00EB6935">
        <w:rPr>
          <w:lang w:val="en-US"/>
        </w:rPr>
        <w:fldChar w:fldCharType="end"/>
      </w:r>
      <w:r w:rsidRPr="00EB6935">
        <w:t>. This is known as the learning algorithm</w:t>
      </w:r>
      <w:r w:rsidRPr="00EB6935">
        <w:rPr>
          <w:lang w:val="en-US"/>
        </w:rPr>
        <w:t xml:space="preserve"> </w:t>
      </w:r>
      <w:r w:rsidRPr="00EB6935">
        <w:rPr>
          <w:lang w:val="en-US"/>
        </w:rPr>
        <w:fldChar w:fldCharType="begin" w:fldLock="1"/>
      </w:r>
      <w:r w:rsidRPr="00EB6935">
        <w:rPr>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EB6935">
        <w:rPr>
          <w:lang w:val="en-US"/>
        </w:rPr>
        <w:fldChar w:fldCharType="separate"/>
      </w:r>
      <w:r w:rsidRPr="00EB6935">
        <w:rPr>
          <w:noProof/>
          <w:lang w:val="en-US"/>
        </w:rPr>
        <w:t xml:space="preserve">(Masciotta </w:t>
      </w:r>
      <w:r w:rsidRPr="00EB6935">
        <w:rPr>
          <w:i/>
          <w:noProof/>
          <w:lang w:val="en-US"/>
        </w:rPr>
        <w:t>et al.</w:t>
      </w:r>
      <w:r w:rsidRPr="00EB6935">
        <w:rPr>
          <w:noProof/>
          <w:lang w:val="en-US"/>
        </w:rPr>
        <w:t>, 2019)</w:t>
      </w:r>
      <w:r w:rsidRPr="00EB6935">
        <w:rPr>
          <w:lang w:val="en-US"/>
        </w:rPr>
        <w:fldChar w:fldCharType="end"/>
      </w:r>
      <w:r w:rsidRPr="00EB6935">
        <w:t>. The control signal is another name for the learning algorithm.</w:t>
      </w:r>
    </w:p>
    <w:p w14:paraId="721504F4" w14:textId="77777777" w:rsidR="005506AF" w:rsidRPr="00EB6935" w:rsidRDefault="005506AF" w:rsidP="00EF2988">
      <w:pPr>
        <w:pStyle w:val="BodyText"/>
      </w:pPr>
    </w:p>
    <w:p w14:paraId="17F32A68" w14:textId="77777777" w:rsidR="00EF2988" w:rsidRDefault="00EF2988" w:rsidP="00EF2988">
      <w:pPr>
        <w:pStyle w:val="BodyText"/>
        <w:keepNext/>
      </w:pPr>
      <w:r w:rsidRPr="00EB6935">
        <w:rPr>
          <w:noProof/>
          <w:lang w:val="en-US" w:eastAsia="en-US"/>
        </w:rPr>
        <w:drawing>
          <wp:inline distT="0" distB="0" distL="0" distR="0" wp14:anchorId="188F78E7" wp14:editId="37CF8F42">
            <wp:extent cx="1878563" cy="1336254"/>
            <wp:effectExtent l="0" t="0" r="127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5325" t="15258" r="13458" b="14893"/>
                    <a:stretch/>
                  </pic:blipFill>
                  <pic:spPr bwMode="auto">
                    <a:xfrm>
                      <a:off x="0" y="0"/>
                      <a:ext cx="1902371" cy="1353189"/>
                    </a:xfrm>
                    <a:prstGeom prst="rect">
                      <a:avLst/>
                    </a:prstGeom>
                    <a:noFill/>
                    <a:ln>
                      <a:noFill/>
                    </a:ln>
                    <a:extLst>
                      <a:ext uri="{53640926-AAD7-44D8-BBD7-CCE9431645EC}">
                        <a14:shadowObscured xmlns:a14="http://schemas.microsoft.com/office/drawing/2010/main"/>
                      </a:ext>
                    </a:extLst>
                  </pic:spPr>
                </pic:pic>
              </a:graphicData>
            </a:graphic>
          </wp:inline>
        </w:drawing>
      </w:r>
    </w:p>
    <w:p w14:paraId="0B25C396" w14:textId="7AE259CB" w:rsidR="00EF2988" w:rsidRDefault="00EF2988" w:rsidP="00EF2988">
      <w:pPr>
        <w:pStyle w:val="Caption"/>
        <w:jc w:val="both"/>
      </w:pPr>
      <w:r>
        <w:t xml:space="preserve">Fig. </w:t>
      </w:r>
      <w:fldSimple w:instr=" SEQ Fig. \* ARABIC ">
        <w:r w:rsidR="00C44A9C">
          <w:rPr>
            <w:noProof/>
          </w:rPr>
          <w:t>5</w:t>
        </w:r>
      </w:fldSimple>
      <w:r>
        <w:t xml:space="preserve">. </w:t>
      </w:r>
      <w:r w:rsidRPr="00C97841">
        <w:t>System model of ANN</w:t>
      </w:r>
    </w:p>
    <w:p w14:paraId="46FDBDE6" w14:textId="196FB58E" w:rsidR="00683992" w:rsidRDefault="00683992" w:rsidP="00683992"/>
    <w:p w14:paraId="6D94CDBE" w14:textId="00A5E4F8" w:rsidR="005506AF" w:rsidRDefault="005506AF" w:rsidP="00683992"/>
    <w:p w14:paraId="774DA3C8" w14:textId="0B72CC05" w:rsidR="005506AF" w:rsidRDefault="005506AF" w:rsidP="005506AF">
      <w:pPr>
        <w:pStyle w:val="Heading2"/>
      </w:pPr>
      <w:r>
        <w:t>Recurrent Neural Network</w:t>
      </w:r>
    </w:p>
    <w:p w14:paraId="4E098421" w14:textId="552FDD63" w:rsidR="005506AF" w:rsidRDefault="005506AF" w:rsidP="005506AF">
      <w:r w:rsidRPr="00EB6935">
        <w:t xml:space="preserve">A </w:t>
      </w:r>
      <w:bookmarkStart w:id="1" w:name="OLE_LINK16"/>
      <w:bookmarkStart w:id="2" w:name="OLE_LINK17"/>
      <w:r w:rsidRPr="00EB6935">
        <w:t xml:space="preserve">recurrent </w:t>
      </w:r>
      <w:bookmarkEnd w:id="1"/>
      <w:bookmarkEnd w:id="2"/>
      <w:r w:rsidRPr="00EB6935">
        <w:t xml:space="preserve">neural network (RNN) is any system in which neurons transmit each other input signal </w:t>
      </w:r>
      <w:r w:rsidRPr="00EB6935">
        <w:fldChar w:fldCharType="begin" w:fldLock="1"/>
      </w:r>
      <w:r w:rsidRPr="00EB6935">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EB6935">
        <w:fldChar w:fldCharType="separate"/>
      </w:r>
      <w:r w:rsidRPr="00EB6935">
        <w:rPr>
          <w:noProof/>
        </w:rPr>
        <w:t>(Ackerson, Dave and Seliya, 2021)</w:t>
      </w:r>
      <w:r w:rsidRPr="00EB6935">
        <w:fldChar w:fldCharType="end"/>
      </w:r>
      <w:r>
        <w:t xml:space="preserve">. </w:t>
      </w:r>
      <w:r w:rsidRPr="00EB6935">
        <w:t xml:space="preserve">This notion contains a vast number of potential outcomes. Several reviews of specific RNN subtypes are currently available </w:t>
      </w:r>
      <w:r w:rsidRPr="00EB6935">
        <w:fldChar w:fldCharType="begin" w:fldLock="1"/>
      </w:r>
      <w:r w:rsidRPr="00EB6935">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EB6935">
        <w:fldChar w:fldCharType="separate"/>
      </w:r>
      <w:r w:rsidRPr="00EB6935">
        <w:rPr>
          <w:noProof/>
        </w:rPr>
        <w:t xml:space="preserve">(Hughes </w:t>
      </w:r>
      <w:r w:rsidRPr="00EB6935">
        <w:rPr>
          <w:i/>
          <w:noProof/>
        </w:rPr>
        <w:t>et al.</w:t>
      </w:r>
      <w:r w:rsidRPr="00EB6935">
        <w:rPr>
          <w:noProof/>
        </w:rPr>
        <w:t>, 2019)</w:t>
      </w:r>
      <w:r w:rsidRPr="00EB6935">
        <w:fldChar w:fldCharType="end"/>
      </w:r>
      <w:r>
        <w:t>.</w:t>
      </w:r>
    </w:p>
    <w:p w14:paraId="284CFC67" w14:textId="71AF9FB4" w:rsidR="005506AF" w:rsidRPr="005506AF" w:rsidRDefault="005506AF" w:rsidP="005506AF">
      <w:r w:rsidRPr="00EB6935">
        <w:t>RNNs that are artificial neural networks (</w:t>
      </w:r>
      <w:proofErr w:type="spellStart"/>
      <w:r w:rsidRPr="00EB6935">
        <w:t>aRNN</w:t>
      </w:r>
      <w:proofErr w:type="spellEnd"/>
      <w:r w:rsidRPr="00EB6935">
        <w:t xml:space="preserve">) are frequently deemed helpful for advanced applications in these assessments </w:t>
      </w:r>
      <w:r w:rsidRPr="00EB6935">
        <w:fldChar w:fldCharType="begin" w:fldLock="1"/>
      </w:r>
      <w:r w:rsidRPr="00EB6935">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EB6935">
        <w:fldChar w:fldCharType="separate"/>
      </w:r>
      <w:r w:rsidRPr="00EB6935">
        <w:rPr>
          <w:noProof/>
        </w:rPr>
        <w:t xml:space="preserve">(Lin </w:t>
      </w:r>
      <w:r w:rsidRPr="00EB6935">
        <w:rPr>
          <w:i/>
          <w:noProof/>
        </w:rPr>
        <w:t>et al.</w:t>
      </w:r>
      <w:r w:rsidRPr="00EB6935">
        <w:rPr>
          <w:noProof/>
        </w:rPr>
        <w:t>, 2021)</w:t>
      </w:r>
      <w:r w:rsidRPr="00EB6935">
        <w:fldChar w:fldCharType="end"/>
      </w:r>
      <w:r w:rsidRPr="00EB6935">
        <w:t xml:space="preserve">. To supplement previous contributions, this summary focuses on </w:t>
      </w:r>
      <w:r w:rsidRPr="00EB6935">
        <w:t>biologically recurrent neural networks (</w:t>
      </w:r>
      <w:proofErr w:type="spellStart"/>
      <w:r w:rsidRPr="00EB6935">
        <w:t>bRNN</w:t>
      </w:r>
      <w:proofErr w:type="spellEnd"/>
      <w:r w:rsidRPr="00EB6935">
        <w:t xml:space="preserve">) observed in the nervous system. Since feedback is prevalent in the brain, this job could encompass the majority of cognitive control </w:t>
      </w:r>
      <w:r w:rsidRPr="00EB6935">
        <w:fldChar w:fldCharType="begin" w:fldLock="1"/>
      </w:r>
      <w:r w:rsidRPr="00EB6935">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EB6935">
        <w:fldChar w:fldCharType="separate"/>
      </w:r>
      <w:r w:rsidRPr="00EB6935">
        <w:rPr>
          <w:noProof/>
        </w:rPr>
        <w:t xml:space="preserve">(Li </w:t>
      </w:r>
      <w:r w:rsidRPr="00EB6935">
        <w:rPr>
          <w:i/>
          <w:noProof/>
        </w:rPr>
        <w:t>et al.</w:t>
      </w:r>
      <w:r w:rsidRPr="00EB6935">
        <w:rPr>
          <w:noProof/>
        </w:rPr>
        <w:t>, 2018)</w:t>
      </w:r>
      <w:r w:rsidRPr="00EB6935">
        <w:fldChar w:fldCharType="end"/>
      </w:r>
      <w:r w:rsidRPr="00EB6935">
        <w:t>.</w:t>
      </w:r>
      <w:r>
        <w:t xml:space="preserve"> </w:t>
      </w:r>
      <w:r w:rsidRPr="00EB6935">
        <w:t xml:space="preserve">The current review segregates </w:t>
      </w:r>
      <w:proofErr w:type="spellStart"/>
      <w:r w:rsidRPr="00EB6935">
        <w:t>bRNNS</w:t>
      </w:r>
      <w:proofErr w:type="spellEnd"/>
      <w:r w:rsidRPr="00EB6935">
        <w:t xml:space="preserve"> into those wherein control schemes eventuate in neural connections within several processing components that either appear in networks for distinct functional professions such </w:t>
      </w:r>
      <w:r w:rsidRPr="00EB6935">
        <w:fldChar w:fldCharType="begin" w:fldLock="1"/>
      </w:r>
      <w:r w:rsidRPr="00EB6935">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EB6935">
        <w:fldChar w:fldCharType="separate"/>
      </w:r>
      <w:r w:rsidRPr="00EB6935">
        <w:rPr>
          <w:noProof/>
        </w:rPr>
        <w:t>(Pang, Niu and O’Neill, 2020)</w:t>
      </w:r>
      <w:r w:rsidRPr="00EB6935">
        <w:fldChar w:fldCharType="end"/>
      </w:r>
      <w:r w:rsidRPr="00EB6935">
        <w:t xml:space="preserve"> as needed to store geographic distribution in limited attention span, winner-take-all strategic planning, edge enhancement and normalization </w:t>
      </w:r>
      <w:r w:rsidRPr="00EB6935">
        <w:fldChar w:fldCharType="begin" w:fldLock="1"/>
      </w:r>
      <w:r w:rsidRPr="00EB6935">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EB6935">
        <w:fldChar w:fldCharType="separate"/>
      </w:r>
      <w:r w:rsidRPr="00EB6935">
        <w:rPr>
          <w:noProof/>
        </w:rPr>
        <w:t>(Moghar and Hamiche, 2020)</w:t>
      </w:r>
      <w:r w:rsidRPr="00EB6935">
        <w:fldChar w:fldCharType="end"/>
      </w:r>
      <w:r w:rsidRPr="00EB6935">
        <w:t xml:space="preserve">, hill climbing, vibrations of various types (relatively constant, traveling vibrations, haphazard), depositing sequential chronological events in learning and memory, and consecutive acquiring knowledge of directories </w:t>
      </w:r>
      <w:r w:rsidRPr="00EB6935">
        <w:fldChar w:fldCharType="begin" w:fldLock="1"/>
      </w:r>
      <w:r w:rsidRPr="00EB6935">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EB6935">
        <w:fldChar w:fldCharType="separate"/>
      </w:r>
      <w:r w:rsidRPr="00EB6935">
        <w:rPr>
          <w:noProof/>
        </w:rPr>
        <w:t xml:space="preserve">(Wang </w:t>
      </w:r>
      <w:r w:rsidRPr="00EB6935">
        <w:rPr>
          <w:i/>
          <w:noProof/>
        </w:rPr>
        <w:t>et al.</w:t>
      </w:r>
      <w:r w:rsidRPr="00EB6935">
        <w:rPr>
          <w:noProof/>
        </w:rPr>
        <w:t>, 2022)</w:t>
      </w:r>
      <w:r w:rsidRPr="00EB6935">
        <w:fldChar w:fldCharType="end"/>
      </w:r>
      <w:r>
        <w:t xml:space="preserve">. </w:t>
      </w:r>
      <w:r w:rsidRPr="00EB6935">
        <w:t xml:space="preserve">A recurrent neural network (RNN) is a machine learning algorithm that employs periodic or time data during the period </w:t>
      </w:r>
      <w:r w:rsidRPr="00EB6935">
        <w:fldChar w:fldCharType="begin" w:fldLock="1"/>
      </w:r>
      <w:r w:rsidRPr="00EB6935">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EB6935">
        <w:fldChar w:fldCharType="separate"/>
      </w:r>
      <w:r w:rsidRPr="00EB6935">
        <w:rPr>
          <w:noProof/>
        </w:rPr>
        <w:t xml:space="preserve">(Shang </w:t>
      </w:r>
      <w:r w:rsidRPr="00EB6935">
        <w:rPr>
          <w:i/>
          <w:noProof/>
        </w:rPr>
        <w:t>et al.</w:t>
      </w:r>
      <w:r w:rsidRPr="00EB6935">
        <w:rPr>
          <w:noProof/>
        </w:rPr>
        <w:t>, 2021)</w:t>
      </w:r>
      <w:r w:rsidRPr="00EB6935">
        <w:fldChar w:fldCharType="end"/>
      </w:r>
      <w:r w:rsidRPr="00EB6935">
        <w:t xml:space="preserve">. These deep learning algorithms are routinely used for qualitative or chronological applications, including different languages, computational linguistics, voice recognition, and sensitively and appropriately; people are implemented in exciting software such as </w:t>
      </w:r>
      <w:proofErr w:type="spellStart"/>
      <w:r w:rsidRPr="00EB6935">
        <w:t>Homepod</w:t>
      </w:r>
      <w:proofErr w:type="spellEnd"/>
      <w:r w:rsidRPr="00EB6935">
        <w:t xml:space="preserve">, language processing, and Predictive Text. Smartphones are characterized </w:t>
      </w:r>
      <w:r w:rsidRPr="00EB6935">
        <w:fldChar w:fldCharType="begin" w:fldLock="1"/>
      </w:r>
      <w:r w:rsidRPr="00EB6935">
        <w:instrText>ADDIN CSL_CITATION {"citationItems":[{"id":"ITEM-1","itemData":{"author":[{"dropping-particle":"","family":"Almiani","given":"Muder","non-dropping-particle":"","parse-names":false,"suffix":""},{"dropping-particle":"","family":"AbuGhazleh","given":"Alia","non-dropping-particle":"","parse-names":false,"suffix":""},{"dropping-particle":"","family":"Al-Rahayfeh","given":"Amer","non-dropping-particle":"","parse-names":false,"suffix":""},{"dropping-particle":"","family":"Atiewi","given":"Saleh","non-dropping-particle":"","parse-names":false,"suffix":""},{"dropping-particle":"","family":"Razaque","given":"Abdul","non-dropping-particle":"","parse-names":false,"suffix":""}],"container-title":"Simulation Modelling Practice and Theory","id":"ITEM-1","issued":{"date-parts":[["2020"]]},"page":"102031","publisher":"Elsevier","title":"Deep recurrent neural network for IoT intrusion detection system","type":"article-journal","volume":"101"},"uris":["http://www.mendeley.com/documents/?uuid=14e61d2d-ac96-4ae6-9fd4-e1ce5437dba5"]}],"mendeley":{"formattedCitation":"(Almiani &lt;i&gt;et al.&lt;/i&gt;, 2020)","plainTextFormattedCitation":"(Almiani et al., 2020)","previouslyFormattedCitation":"(Almiani &lt;i&gt;et al.&lt;/i&gt;, 2020)"},"properties":{"noteIndex":0},"schema":"https://github.com/citation-style-language/schema/raw/master/csl-citation.json"}</w:instrText>
      </w:r>
      <w:r w:rsidRPr="00EB6935">
        <w:fldChar w:fldCharType="separate"/>
      </w:r>
      <w:r w:rsidRPr="00EB6935">
        <w:rPr>
          <w:noProof/>
        </w:rPr>
        <w:t xml:space="preserve">(Almiani </w:t>
      </w:r>
      <w:r w:rsidRPr="00EB6935">
        <w:rPr>
          <w:i/>
          <w:noProof/>
        </w:rPr>
        <w:t>et al.</w:t>
      </w:r>
      <w:r w:rsidRPr="00EB6935">
        <w:rPr>
          <w:noProof/>
        </w:rPr>
        <w:t>, 2020)</w:t>
      </w:r>
      <w:r w:rsidRPr="00EB6935">
        <w:fldChar w:fldCharType="end"/>
      </w:r>
      <w:r w:rsidRPr="00EB6935">
        <w:t xml:space="preserve"> by their "remembered," as information gathered from previous connections is used to alter the present input and result </w:t>
      </w:r>
      <w:r w:rsidRPr="00EB6935">
        <w:fldChar w:fldCharType="begin" w:fldLock="1"/>
      </w:r>
      <w:r w:rsidRPr="00EB6935">
        <w:instrText>ADDIN CSL_CITATION {"citationItems":[{"id":"ITEM-1","itemData":{"author":[{"dropping-particle":"","family":"Apaydin","given":"Halit","non-dropping-particle":"","parse-names":false,"suffix":""},{"dropping-particle":"","family":"Feizi","given":"Hajar","non-dropping-particle":"","parse-names":false,"suffix":""},{"dropping-particle":"","family":"Sattari","given":"Mohammad Taghi","non-dropping-particle":"","parse-names":false,"suffix":""},{"dropping-particle":"","family":"Colak","given":"Muslume Sevba","non-dropping-particle":"","parse-names":false,"suffix":""},{"dropping-particle":"","family":"Shamshirband","given":"Shahaboddin","non-dropping-particle":"","parse-names":false,"suffix":""},{"dropping-particle":"","family":"Chau","given":"Kwok-Wing","non-dropping-particle":"","parse-names":false,"suffix":""}],"container-title":"Water","id":"ITEM-1","issue":"5","issued":{"date-parts":[["2020"]]},"page":"1500","publisher":"MDPI","title":"Comparative analysis of recurrent neural network architectures for reservoir inflow forecasting","type":"article-journal","volume":"12"},"uris":["http://www.mendeley.com/documents/?uuid=6291a607-2f0c-4501-bd02-926535d9b737"]}],"mendeley":{"formattedCitation":"(Apaydin &lt;i&gt;et al.&lt;/i&gt;, 2020)","plainTextFormattedCitation":"(Apaydin et al., 2020)","previouslyFormattedCitation":"(Apaydin &lt;i&gt;et al.&lt;/i&gt;, 2020)"},"properties":{"noteIndex":0},"schema":"https://github.com/citation-style-language/schema/raw/master/csl-citation.json"}</w:instrText>
      </w:r>
      <w:r w:rsidRPr="00EB6935">
        <w:fldChar w:fldCharType="separate"/>
      </w:r>
      <w:r w:rsidRPr="00EB6935">
        <w:rPr>
          <w:noProof/>
        </w:rPr>
        <w:t xml:space="preserve">(Apaydin </w:t>
      </w:r>
      <w:r w:rsidRPr="00EB6935">
        <w:rPr>
          <w:i/>
          <w:noProof/>
        </w:rPr>
        <w:t>et al.</w:t>
      </w:r>
      <w:r w:rsidRPr="00EB6935">
        <w:rPr>
          <w:noProof/>
        </w:rPr>
        <w:t>, 2020)</w:t>
      </w:r>
      <w:r w:rsidRPr="00EB6935">
        <w:fldChar w:fldCharType="end"/>
      </w:r>
      <w:r w:rsidRPr="00EB6935">
        <w:t xml:space="preserve">. Whereas conventional </w:t>
      </w:r>
      <w:r w:rsidRPr="00EB6935">
        <w:fldChar w:fldCharType="begin" w:fldLock="1"/>
      </w:r>
      <w:r w:rsidRPr="00EB6935">
        <w:instrText>ADDIN CSL_CITATION {"citationItems":[{"id":"ITEM-1","itemData":{"author":[{"dropping-particle":"","family":"Tan","given":"Ke","non-dropping-particle":"","parse-names":false,"suffix":""},{"dropping-particle":"","family":"Wang","given":"DeLiang","non-dropping-particle":"","parse-names":false,"suffix":""}],"container-title":"Interspeech","id":"ITEM-1","issued":{"date-parts":[["2018"]]},"page":"3229-3233","title":"A convolutional recurrent neural network for real-time speech enhancement.","type":"paper-conference","volume":"2018"},"uris":["http://www.mendeley.com/documents/?uuid=a08074b9-78ca-4192-944a-b49f099e7c8a"]}],"mendeley":{"formattedCitation":"(Tan and Wang, 2018)","plainTextFormattedCitation":"(Tan and Wang, 2018)","previouslyFormattedCitation":"(Tan and Wang, 2018)"},"properties":{"noteIndex":0},"schema":"https://github.com/citation-style-language/schema/raw/master/csl-citation.json"}</w:instrText>
      </w:r>
      <w:r w:rsidRPr="00EB6935">
        <w:fldChar w:fldCharType="separate"/>
      </w:r>
      <w:r w:rsidRPr="00EB6935">
        <w:rPr>
          <w:noProof/>
        </w:rPr>
        <w:t>(Tan and Wang, 2018)</w:t>
      </w:r>
      <w:r w:rsidRPr="00EB6935">
        <w:fldChar w:fldCharType="end"/>
      </w:r>
      <w:r w:rsidRPr="00EB6935">
        <w:t xml:space="preserve"> deep neural networks believe that the inputs and outputs are separate, the output of recurrent neural networks depends on the preceding parts in the succession </w:t>
      </w:r>
      <w:r w:rsidRPr="00EB6935">
        <w:fldChar w:fldCharType="begin" w:fldLock="1"/>
      </w:r>
      <w:r w:rsidRPr="00EB6935">
        <w:instrText>ADDIN CSL_CITATION {"citationItems":[{"id":"ITEM-1","itemData":{"author":[{"dropping-particle":"","family":"Guo","given":"Kan","non-dropping-particle":"","parse-names":false,"suffix":""},{"dropping-particle":"","family":"Hu","given":"Yongli","non-dropping-particle":"","parse-names":false,"suffix":""},{"dropping-particle":"","family":"Qian","given":"Zhen","non-dropping-particle":"","parse-names":false,"suffix":""},{"dropping-particle":"","family":"Liu","given":"Hao","non-dropping-particle":"","parse-names":false,"suffix":""},{"dropping-particle":"","family":"Zhang","given":"Ke","non-dropping-particle":"","parse-names":false,"suffix":""},{"dropping-particle":"","family":"Sun","given":"Yanfeng","non-dropping-particle":"","parse-names":false,"suffix":""},{"dropping-particle":"","family":"Gao","given":"Junbin","non-dropping-particle":"","parse-names":false,"suffix":""},{"dropping-particle":"","family":"Yin","given":"Baocai","non-dropping-particle":"","parse-names":false,"suffix":""}],"container-title":"IEEE Transactions on Intelligent Transportation Systems","id":"ITEM-1","issue":"2","issued":{"date-parts":[["2020"]]},"page":"1138-1149","publisher":"IEEE","title":"Optimized graph convolution recurrent neural network for traffic prediction","type":"article-journal","volume":"22"},"uris":["http://www.mendeley.com/documents/?uuid=f078bb5b-3bb5-4100-ba77-ee7210663b77"]}],"mendeley":{"formattedCitation":"(Guo &lt;i&gt;et al.&lt;/i&gt;, 2020)","plainTextFormattedCitation":"(Guo et al., 2020)","previouslyFormattedCitation":"(Guo &lt;i&gt;et al.&lt;/i&gt;, 2020)"},"properties":{"noteIndex":0},"schema":"https://github.com/citation-style-language/schema/raw/master/csl-citation.json"}</w:instrText>
      </w:r>
      <w:r w:rsidRPr="00EB6935">
        <w:fldChar w:fldCharType="separate"/>
      </w:r>
      <w:r w:rsidRPr="00EB6935">
        <w:rPr>
          <w:noProof/>
        </w:rPr>
        <w:t xml:space="preserve">(Guo </w:t>
      </w:r>
      <w:r w:rsidRPr="00EB6935">
        <w:rPr>
          <w:i/>
          <w:noProof/>
        </w:rPr>
        <w:t>et al.</w:t>
      </w:r>
      <w:r w:rsidRPr="00EB6935">
        <w:rPr>
          <w:noProof/>
        </w:rPr>
        <w:t>, 2020)</w:t>
      </w:r>
      <w:r w:rsidRPr="00EB6935">
        <w:fldChar w:fldCharType="end"/>
      </w:r>
      <w:r w:rsidRPr="00EB6935">
        <w:t>.</w:t>
      </w:r>
    </w:p>
    <w:p w14:paraId="2CAFB473" w14:textId="77777777" w:rsidR="005506AF" w:rsidRPr="005506AF" w:rsidRDefault="005506AF" w:rsidP="005506AF"/>
    <w:p w14:paraId="713FB229" w14:textId="33A2CA4D" w:rsidR="005506AF" w:rsidRDefault="005506AF" w:rsidP="00683992"/>
    <w:p w14:paraId="0737CC1C" w14:textId="029E0360" w:rsidR="005506AF" w:rsidRDefault="005506AF" w:rsidP="00683992"/>
    <w:p w14:paraId="0C1C0F2B" w14:textId="77777777" w:rsidR="00535977" w:rsidRDefault="00535977" w:rsidP="00535977">
      <w:pPr>
        <w:keepNext/>
      </w:pPr>
      <w:r w:rsidRPr="00EB6935">
        <w:rPr>
          <w:noProof/>
        </w:rPr>
        <w:drawing>
          <wp:inline distT="0" distB="0" distL="0" distR="0" wp14:anchorId="2D897F45" wp14:editId="58669CA4">
            <wp:extent cx="3089910" cy="1301049"/>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89910" cy="1301049"/>
                    </a:xfrm>
                    <a:prstGeom prst="rect">
                      <a:avLst/>
                    </a:prstGeom>
                    <a:noFill/>
                    <a:ln>
                      <a:noFill/>
                    </a:ln>
                  </pic:spPr>
                </pic:pic>
              </a:graphicData>
            </a:graphic>
          </wp:inline>
        </w:drawing>
      </w:r>
    </w:p>
    <w:p w14:paraId="02F42C02" w14:textId="4A488638" w:rsidR="005506AF" w:rsidRDefault="00535977" w:rsidP="00535977">
      <w:pPr>
        <w:pStyle w:val="Caption"/>
      </w:pPr>
      <w:r>
        <w:t xml:space="preserve">Fig. </w:t>
      </w:r>
      <w:fldSimple w:instr=" SEQ Fig. \* ARABIC ">
        <w:r w:rsidR="00C44A9C">
          <w:rPr>
            <w:noProof/>
          </w:rPr>
          <w:t>6</w:t>
        </w:r>
      </w:fldSimple>
      <w:r>
        <w:t xml:space="preserve">. </w:t>
      </w:r>
      <w:r w:rsidRPr="008C1BFA">
        <w:t xml:space="preserve"> Comparison of Recurrent Neural Networks (on the left) and Feedforward Neural Networks (on the right)</w:t>
      </w:r>
    </w:p>
    <w:p w14:paraId="47236AEE" w14:textId="34CA1729" w:rsidR="00535977" w:rsidRDefault="00535977" w:rsidP="00535977"/>
    <w:p w14:paraId="0F7069BC" w14:textId="77777777" w:rsidR="00535977" w:rsidRPr="00EB6935" w:rsidRDefault="00535977" w:rsidP="00535977">
      <w:pPr>
        <w:pStyle w:val="BodyText"/>
        <w:rPr>
          <w:lang w:val="en-US"/>
        </w:rPr>
      </w:pPr>
      <w:r w:rsidRPr="00EB6935">
        <w:rPr>
          <w:lang w:val="en-US"/>
        </w:rPr>
        <w:t xml:space="preserve">Although future occurrences might also be beneficial in defining the output of a particular sequence, continuous recurrent neural networks are incapable of incorporating them into their calculations </w:t>
      </w:r>
      <w:r w:rsidRPr="00EB6935">
        <w:rPr>
          <w:lang w:val="en-US"/>
        </w:rPr>
        <w:fldChar w:fldCharType="begin" w:fldLock="1"/>
      </w:r>
      <w:r w:rsidRPr="00EB6935">
        <w:rPr>
          <w:lang w:val="en-US"/>
        </w:rPr>
        <w:instrText>ADDIN CSL_CITATION {"citationItems":[{"id":"ITEM-1","itemData":{"author":[{"dropping-particle":"","family":"Jha","given":"Sudan","non-dropping-particle":"","parse-names":false,"suffix":""},{"dropping-particle":"","family":"Prashar","given":"Deepak","non-dropping-particle":"","parse-names":false,"suffix":""},{"dropping-particle":"","family":"Long","given":"Hoang Viet","non-dropping-particle":"","parse-names":false,"suffix":""},{"dropping-particle":"","family":"Taniar","given":"David","non-dropping-particle":"","parse-names":false,"suffix":""}],"container-title":"computers \\&amp; security","id":"ITEM-1","issued":{"date-parts":[["2020"]]},"page":"102037","publisher":"Elsevier","title":"Recurrent neural network for detecting malware","type":"article-journal","volume":"99"},"uris":["http://www.mendeley.com/documents/?uuid=2dcfc29f-f86c-407c-ba35-9ff55aaa7d5d"]}],"mendeley":{"formattedCitation":"(Jha &lt;i&gt;et al.&lt;/i&gt;, 2020)","plainTextFormattedCitation":"(Jha et al., 2020)","previouslyFormattedCitation":"(Jha &lt;i&gt;et al.&lt;/i&gt;, 2020)"},"properties":{"noteIndex":0},"schema":"https://github.com/citation-style-language/schema/raw/master/csl-citation.json"}</w:instrText>
      </w:r>
      <w:r w:rsidRPr="00EB6935">
        <w:rPr>
          <w:lang w:val="en-US"/>
        </w:rPr>
        <w:fldChar w:fldCharType="separate"/>
      </w:r>
      <w:r w:rsidRPr="00EB6935">
        <w:rPr>
          <w:noProof/>
          <w:lang w:val="en-US"/>
        </w:rPr>
        <w:t xml:space="preserve">(Jha </w:t>
      </w:r>
      <w:r w:rsidRPr="00EB6935">
        <w:rPr>
          <w:i/>
          <w:noProof/>
          <w:lang w:val="en-US"/>
        </w:rPr>
        <w:t>et al.</w:t>
      </w:r>
      <w:r w:rsidRPr="00EB6935">
        <w:rPr>
          <w:noProof/>
          <w:lang w:val="en-US"/>
        </w:rPr>
        <w:t>, 2020)</w:t>
      </w:r>
      <w:r w:rsidRPr="00EB6935">
        <w:rPr>
          <w:lang w:val="en-US"/>
        </w:rPr>
        <w:fldChar w:fldCharType="end"/>
      </w:r>
      <w:r w:rsidRPr="00EB6935">
        <w:rPr>
          <w:lang w:val="en-US"/>
        </w:rPr>
        <w:t>.</w:t>
      </w:r>
    </w:p>
    <w:p w14:paraId="669500B9" w14:textId="4C159213" w:rsidR="00535977" w:rsidRDefault="00535977" w:rsidP="00535977">
      <w:pPr>
        <w:pStyle w:val="BodyText"/>
        <w:rPr>
          <w:lang w:val="en-US"/>
        </w:rPr>
      </w:pPr>
      <w:r w:rsidRPr="00EB6935">
        <w:rPr>
          <w:lang w:val="en-US"/>
        </w:rPr>
        <w:t xml:space="preserve">Let's use the expression "feeling underneath the temperature," widely used to describe someone who is ill, to explain RNNs </w:t>
      </w:r>
      <w:r w:rsidRPr="00EB6935">
        <w:rPr>
          <w:lang w:val="en-US"/>
        </w:rPr>
        <w:fldChar w:fldCharType="begin" w:fldLock="1"/>
      </w:r>
      <w:r w:rsidRPr="00EB6935">
        <w:rPr>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EB6935">
        <w:rPr>
          <w:lang w:val="en-US"/>
        </w:rPr>
        <w:fldChar w:fldCharType="separate"/>
      </w:r>
      <w:r w:rsidRPr="00EB6935">
        <w:rPr>
          <w:noProof/>
          <w:lang w:val="en-US"/>
        </w:rPr>
        <w:t xml:space="preserve">(Chen </w:t>
      </w:r>
      <w:r w:rsidRPr="00EB6935">
        <w:rPr>
          <w:i/>
          <w:noProof/>
          <w:lang w:val="en-US"/>
        </w:rPr>
        <w:t>et al.</w:t>
      </w:r>
      <w:r w:rsidRPr="00EB6935">
        <w:rPr>
          <w:noProof/>
          <w:lang w:val="en-US"/>
        </w:rPr>
        <w:t>, 2019)</w:t>
      </w:r>
      <w:r w:rsidRPr="00EB6935">
        <w:rPr>
          <w:lang w:val="en-US"/>
        </w:rPr>
        <w:fldChar w:fldCharType="end"/>
      </w:r>
      <w:r w:rsidRPr="00EB6935">
        <w:rPr>
          <w:lang w:val="en-US"/>
        </w:rPr>
        <w:t xml:space="preserve">. For the expression to understand its meaning, </w:t>
      </w:r>
      <w:r w:rsidRPr="00EB6935">
        <w:rPr>
          <w:lang w:val="en-US"/>
        </w:rPr>
        <w:fldChar w:fldCharType="begin" w:fldLock="1"/>
      </w:r>
      <w:r w:rsidRPr="00EB6935">
        <w:rPr>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EB6935">
        <w:rPr>
          <w:lang w:val="en-US"/>
        </w:rPr>
        <w:fldChar w:fldCharType="separate"/>
      </w:r>
      <w:r w:rsidRPr="00EB6935">
        <w:rPr>
          <w:noProof/>
          <w:lang w:val="en-US"/>
        </w:rPr>
        <w:t>(Sharfuddin, Tihami and Islam, 2018)</w:t>
      </w:r>
      <w:r w:rsidRPr="00EB6935">
        <w:rPr>
          <w:lang w:val="en-US"/>
        </w:rPr>
        <w:fldChar w:fldCharType="end"/>
      </w:r>
      <w:r w:rsidRPr="00EB6935">
        <w:rPr>
          <w:lang w:val="en-US"/>
        </w:rPr>
        <w:t xml:space="preserve"> it must be articulated in that direction </w:t>
      </w:r>
      <w:r w:rsidRPr="00EB6935">
        <w:rPr>
          <w:lang w:val="en-US"/>
        </w:rPr>
        <w:fldChar w:fldCharType="begin" w:fldLock="1"/>
      </w:r>
      <w:r w:rsidRPr="00EB6935">
        <w:rPr>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EB6935">
        <w:rPr>
          <w:lang w:val="en-US"/>
        </w:rPr>
        <w:fldChar w:fldCharType="separate"/>
      </w:r>
      <w:r w:rsidRPr="00EB6935">
        <w:rPr>
          <w:noProof/>
          <w:lang w:val="en-US"/>
        </w:rPr>
        <w:t xml:space="preserve">(Tang </w:t>
      </w:r>
      <w:r w:rsidRPr="00EB6935">
        <w:rPr>
          <w:i/>
          <w:noProof/>
          <w:lang w:val="en-US"/>
        </w:rPr>
        <w:t>et al.</w:t>
      </w:r>
      <w:r w:rsidRPr="00EB6935">
        <w:rPr>
          <w:noProof/>
          <w:lang w:val="en-US"/>
        </w:rPr>
        <w:t>, 2018)</w:t>
      </w:r>
      <w:r w:rsidRPr="00EB6935">
        <w:rPr>
          <w:lang w:val="en-US"/>
        </w:rPr>
        <w:fldChar w:fldCharType="end"/>
      </w:r>
      <w:r w:rsidRPr="00EB6935">
        <w:rPr>
          <w:lang w:val="en-US"/>
        </w:rPr>
        <w:t xml:space="preserve">. Therefore, recurrent networks must accommodate the arrangement of </w:t>
      </w:r>
      <w:r w:rsidRPr="00EB6935">
        <w:rPr>
          <w:lang w:val="en-US"/>
        </w:rPr>
        <w:fldChar w:fldCharType="begin" w:fldLock="1"/>
      </w:r>
      <w:r w:rsidRPr="00EB6935">
        <w:rPr>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EB6935">
        <w:rPr>
          <w:lang w:val="en-US"/>
        </w:rPr>
        <w:fldChar w:fldCharType="separate"/>
      </w:r>
      <w:r w:rsidRPr="00EB6935">
        <w:rPr>
          <w:noProof/>
          <w:lang w:val="en-US"/>
        </w:rPr>
        <w:t>(Shen, Bao and Huang, 2018)</w:t>
      </w:r>
      <w:r w:rsidRPr="00EB6935">
        <w:rPr>
          <w:lang w:val="en-US"/>
        </w:rPr>
        <w:fldChar w:fldCharType="end"/>
      </w:r>
      <w:r w:rsidRPr="00EB6935">
        <w:rPr>
          <w:lang w:val="en-US"/>
        </w:rPr>
        <w:t xml:space="preserve"> each word in the vocabulary to anticipate the following word in the sequencing </w:t>
      </w:r>
      <w:r w:rsidRPr="00EB6935">
        <w:rPr>
          <w:lang w:val="en-US"/>
        </w:rPr>
        <w:fldChar w:fldCharType="begin" w:fldLock="1"/>
      </w:r>
      <w:r w:rsidRPr="00EB6935">
        <w:rPr>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EB6935">
        <w:rPr>
          <w:lang w:val="en-US"/>
        </w:rPr>
        <w:fldChar w:fldCharType="separate"/>
      </w:r>
      <w:r w:rsidRPr="00EB6935">
        <w:rPr>
          <w:noProof/>
          <w:lang w:val="en-US"/>
        </w:rPr>
        <w:t xml:space="preserve">(Fan </w:t>
      </w:r>
      <w:r w:rsidRPr="00EB6935">
        <w:rPr>
          <w:i/>
          <w:noProof/>
          <w:lang w:val="en-US"/>
        </w:rPr>
        <w:t>et al.</w:t>
      </w:r>
      <w:r w:rsidRPr="00EB6935">
        <w:rPr>
          <w:noProof/>
          <w:lang w:val="en-US"/>
        </w:rPr>
        <w:t>, 2019)</w:t>
      </w:r>
      <w:r w:rsidRPr="00EB6935">
        <w:rPr>
          <w:lang w:val="en-US"/>
        </w:rPr>
        <w:fldChar w:fldCharType="end"/>
      </w:r>
      <w:r w:rsidRPr="00EB6935">
        <w:rPr>
          <w:lang w:val="en-US"/>
        </w:rPr>
        <w:t>.</w:t>
      </w:r>
    </w:p>
    <w:p w14:paraId="5E6C9AE4" w14:textId="3E78B5A2" w:rsidR="00535977" w:rsidRDefault="00535977" w:rsidP="00535977">
      <w:pPr>
        <w:pStyle w:val="BodyText"/>
        <w:rPr>
          <w:lang w:val="en-US"/>
        </w:rPr>
      </w:pPr>
      <w:r w:rsidRPr="00EB6935">
        <w:rPr>
          <w:lang w:val="en-US"/>
        </w:rPr>
        <w:t xml:space="preserve">The "rolled" picture of the RNN displays the complete neural </w:t>
      </w:r>
      <w:r w:rsidRPr="00EB6935">
        <w:rPr>
          <w:lang w:val="en-US"/>
        </w:rPr>
        <w:fldChar w:fldCharType="begin" w:fldLock="1"/>
      </w:r>
      <w:r w:rsidRPr="00EB6935">
        <w:rPr>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Pr="00EB6935">
        <w:rPr>
          <w:lang w:val="en-US"/>
        </w:rPr>
        <w:fldChar w:fldCharType="separate"/>
      </w:r>
      <w:r w:rsidRPr="00EB6935">
        <w:rPr>
          <w:noProof/>
          <w:lang w:val="en-US"/>
        </w:rPr>
        <w:t xml:space="preserve">(Banerjee </w:t>
      </w:r>
      <w:r w:rsidRPr="00EB6935">
        <w:rPr>
          <w:i/>
          <w:noProof/>
          <w:lang w:val="en-US"/>
        </w:rPr>
        <w:t>et al.</w:t>
      </w:r>
      <w:r w:rsidRPr="00EB6935">
        <w:rPr>
          <w:noProof/>
          <w:lang w:val="en-US"/>
        </w:rPr>
        <w:t>, 2019)</w:t>
      </w:r>
      <w:r w:rsidRPr="00EB6935">
        <w:rPr>
          <w:lang w:val="en-US"/>
        </w:rPr>
        <w:fldChar w:fldCharType="end"/>
      </w:r>
      <w:r w:rsidRPr="00EB6935">
        <w:rPr>
          <w:lang w:val="en-US"/>
        </w:rPr>
        <w:t xml:space="preserve"> network or the actual paragraph predicted, such as "thinking under the temperature." The </w:t>
      </w:r>
      <w:r w:rsidRPr="00EB6935">
        <w:rPr>
          <w:lang w:val="en-US"/>
        </w:rPr>
        <w:lastRenderedPageBreak/>
        <w:t xml:space="preserve">"unzipped" image displays the neural network's constituent stages or parameters </w:t>
      </w:r>
      <w:r w:rsidRPr="00EB6935">
        <w:rPr>
          <w:lang w:val="en-US"/>
        </w:rPr>
        <w:fldChar w:fldCharType="begin" w:fldLock="1"/>
      </w:r>
      <w:r w:rsidRPr="00EB6935">
        <w:rPr>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Pr="00EB6935">
        <w:rPr>
          <w:lang w:val="en-US"/>
        </w:rPr>
        <w:fldChar w:fldCharType="separate"/>
      </w:r>
      <w:r w:rsidRPr="00EB6935">
        <w:rPr>
          <w:noProof/>
          <w:lang w:val="en-US"/>
        </w:rPr>
        <w:t>(Wu, Ding and Huang, 2020)</w:t>
      </w:r>
      <w:r w:rsidRPr="00EB6935">
        <w:rPr>
          <w:lang w:val="en-US"/>
        </w:rPr>
        <w:fldChar w:fldCharType="end"/>
      </w:r>
      <w:r w:rsidRPr="00EB6935">
        <w:rPr>
          <w:lang w:val="en-US"/>
        </w:rPr>
        <w:t xml:space="preserve">. Each layer corresponds to a singular phrase, such as "environment." Previously inputs, such as "emotion" and "beneath," would be recorded </w:t>
      </w:r>
      <w:r w:rsidRPr="00EB6935">
        <w:rPr>
          <w:lang w:val="en-US"/>
        </w:rPr>
        <w:fldChar w:fldCharType="begin" w:fldLock="1"/>
      </w:r>
      <w:r w:rsidRPr="00EB6935">
        <w:rPr>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Pr="00EB6935">
        <w:rPr>
          <w:lang w:val="en-US"/>
        </w:rPr>
        <w:fldChar w:fldCharType="separate"/>
      </w:r>
      <w:r w:rsidRPr="00EB6935">
        <w:rPr>
          <w:noProof/>
          <w:lang w:val="en-US"/>
        </w:rPr>
        <w:t>(Chu, Fei and Hou, 2019)</w:t>
      </w:r>
      <w:r w:rsidRPr="00EB6935">
        <w:rPr>
          <w:lang w:val="en-US"/>
        </w:rPr>
        <w:fldChar w:fldCharType="end"/>
      </w:r>
      <w:r w:rsidRPr="00EB6935">
        <w:rPr>
          <w:lang w:val="en-US"/>
        </w:rPr>
        <w:t xml:space="preserve"> as a weight matrix in the subsequent timestep to anticipate the output of the sequential manner "the." rolled as </w:t>
      </w:r>
      <w:r w:rsidRPr="00EB6935">
        <w:rPr>
          <w:lang w:val="en-US"/>
        </w:rPr>
        <w:fldChar w:fldCharType="begin" w:fldLock="1"/>
      </w:r>
      <w:r w:rsidRPr="00EB6935">
        <w:rPr>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Pr="00EB6935">
        <w:rPr>
          <w:lang w:val="en-US"/>
        </w:rPr>
        <w:fldChar w:fldCharType="separate"/>
      </w:r>
      <w:r w:rsidRPr="00EB6935">
        <w:rPr>
          <w:noProof/>
          <w:lang w:val="en-US"/>
        </w:rPr>
        <w:t xml:space="preserve">(Yang </w:t>
      </w:r>
      <w:r w:rsidRPr="00EB6935">
        <w:rPr>
          <w:i/>
          <w:noProof/>
          <w:lang w:val="en-US"/>
        </w:rPr>
        <w:t>et al.</w:t>
      </w:r>
      <w:r w:rsidRPr="00EB6935">
        <w:rPr>
          <w:noProof/>
          <w:lang w:val="en-US"/>
        </w:rPr>
        <w:t>, 2019)</w:t>
      </w:r>
      <w:r w:rsidRPr="00EB6935">
        <w:rPr>
          <w:lang w:val="en-US"/>
        </w:rPr>
        <w:fldChar w:fldCharType="end"/>
      </w:r>
      <w:r w:rsidRPr="00EB6935">
        <w:rPr>
          <w:lang w:val="en-US"/>
        </w:rPr>
        <w:t xml:space="preserve"> opposed to unzipped the recurrent neural networks </w:t>
      </w:r>
      <w:r w:rsidRPr="00EB6935">
        <w:rPr>
          <w:lang w:val="en-US"/>
        </w:rPr>
        <w:fldChar w:fldCharType="begin" w:fldLock="1"/>
      </w:r>
      <w:r w:rsidRPr="00EB6935">
        <w:rPr>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Pr="00EB6935">
        <w:rPr>
          <w:lang w:val="en-US"/>
        </w:rPr>
        <w:fldChar w:fldCharType="separate"/>
      </w:r>
      <w:r w:rsidRPr="00EB6935">
        <w:rPr>
          <w:noProof/>
          <w:lang w:val="en-US"/>
        </w:rPr>
        <w:t>(Dhruv and Naskar, 2020)</w:t>
      </w:r>
      <w:r w:rsidRPr="00EB6935">
        <w:rPr>
          <w:lang w:val="en-US"/>
        </w:rPr>
        <w:fldChar w:fldCharType="end"/>
      </w:r>
      <w:r>
        <w:rPr>
          <w:lang w:val="en-US"/>
        </w:rPr>
        <w:t>.</w:t>
      </w:r>
    </w:p>
    <w:p w14:paraId="37DCCD29" w14:textId="2CB77869" w:rsidR="00535977" w:rsidRDefault="00535977" w:rsidP="00535977">
      <w:pPr>
        <w:pStyle w:val="BodyText"/>
        <w:rPr>
          <w:lang w:val="en-US"/>
        </w:rPr>
      </w:pPr>
    </w:p>
    <w:p w14:paraId="7BD87097" w14:textId="77777777" w:rsidR="00535977" w:rsidRDefault="00535977" w:rsidP="00535977">
      <w:pPr>
        <w:pStyle w:val="BodyText"/>
        <w:keepNext/>
      </w:pPr>
      <w:r w:rsidRPr="00EB6935">
        <w:rPr>
          <w:noProof/>
          <w:lang w:val="en-US" w:eastAsia="en-US"/>
        </w:rPr>
        <w:drawing>
          <wp:inline distT="0" distB="0" distL="0" distR="0" wp14:anchorId="2EA25A7C" wp14:editId="273BFF45">
            <wp:extent cx="3089910" cy="1749938"/>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89910" cy="1749938"/>
                    </a:xfrm>
                    <a:prstGeom prst="rect">
                      <a:avLst/>
                    </a:prstGeom>
                    <a:noFill/>
                    <a:ln>
                      <a:noFill/>
                    </a:ln>
                  </pic:spPr>
                </pic:pic>
              </a:graphicData>
            </a:graphic>
          </wp:inline>
        </w:drawing>
      </w:r>
    </w:p>
    <w:p w14:paraId="159317CF" w14:textId="44B6CD68" w:rsidR="00535977" w:rsidRDefault="00535977" w:rsidP="00535977">
      <w:pPr>
        <w:pStyle w:val="Caption"/>
        <w:jc w:val="both"/>
      </w:pPr>
      <w:r>
        <w:t xml:space="preserve">               Fig. </w:t>
      </w:r>
      <w:fldSimple w:instr=" SEQ Fig. \* ARABIC ">
        <w:r w:rsidR="00C44A9C">
          <w:rPr>
            <w:noProof/>
          </w:rPr>
          <w:t>7</w:t>
        </w:r>
      </w:fldSimple>
      <w:r>
        <w:t xml:space="preserve">. </w:t>
      </w:r>
      <w:r w:rsidRPr="002D264D">
        <w:t>System model of RNN</w:t>
      </w:r>
    </w:p>
    <w:p w14:paraId="3754940C" w14:textId="42C06182" w:rsidR="00535977" w:rsidRDefault="00535977" w:rsidP="00535977"/>
    <w:p w14:paraId="645BCF13" w14:textId="057DCCD0" w:rsidR="00535977" w:rsidRDefault="00535977" w:rsidP="00535977">
      <w:pPr>
        <w:pStyle w:val="BodyText"/>
        <w:rPr>
          <w:lang w:val="en-US"/>
        </w:rPr>
      </w:pPr>
      <w:r w:rsidRPr="00EB6935">
        <w:rPr>
          <w:lang w:val="en-US"/>
        </w:rPr>
        <w:t>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gradient descent and optimization algorithm to support evolutionary computation.</w:t>
      </w:r>
    </w:p>
    <w:p w14:paraId="7C1FD599" w14:textId="77777777" w:rsidR="00067964" w:rsidRPr="00EB6935" w:rsidRDefault="00067964" w:rsidP="00067964">
      <w:pPr>
        <w:pStyle w:val="BodyText"/>
        <w:rPr>
          <w:lang w:val="en-US"/>
        </w:rPr>
      </w:pPr>
      <w:r w:rsidRPr="00EB6935">
        <w:rPr>
          <w:lang w:val="en-US"/>
        </w:rPr>
        <w:t xml:space="preserve">In this mechanism, RNNs frequently encounter two issues known as inflating grades and disappearing gradients. The amplitude of the contour, which is the inclination of the output layer along the erroneous curve, defines these concerns. When the curve is too narrow, it decreases by updating the input variables until they are inconsequential, or 0. When this happens, the algorithm ceases to learn. Blowing gradients emerge when the gradient is considerable, rendering the model unstable. In this scenario, the model parameters will eventually get excessively huge and be represented as </w:t>
      </w:r>
      <w:proofErr w:type="spellStart"/>
      <w:r w:rsidRPr="00EB6935">
        <w:rPr>
          <w:lang w:val="en-US"/>
        </w:rPr>
        <w:t>NaN</w:t>
      </w:r>
      <w:proofErr w:type="spellEnd"/>
      <w:r w:rsidRPr="00EB6935">
        <w:rPr>
          <w:lang w:val="en-US"/>
        </w:rPr>
        <w:t>. One approach to these problems is to lower the hidden layer count within the neural network, reducing the RNN model's complexity.</w:t>
      </w:r>
    </w:p>
    <w:p w14:paraId="4626FE43" w14:textId="2F0F373C" w:rsidR="00535977" w:rsidRDefault="00067964" w:rsidP="00067964">
      <w:pPr>
        <w:pStyle w:val="BodyText"/>
        <w:rPr>
          <w:lang w:val="en-US"/>
        </w:rPr>
      </w:pPr>
      <w:r w:rsidRPr="00EB6935">
        <w:rPr>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EB6935" w:rsidRDefault="001D6E9E" w:rsidP="001D6E9E">
      <w:pPr>
        <w:pStyle w:val="BodyText"/>
        <w:rPr>
          <w:lang w:val="en-US"/>
        </w:rPr>
      </w:pPr>
      <w:r w:rsidRPr="00EB6935">
        <w:rPr>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EB6935" w:rsidRDefault="001D6E9E" w:rsidP="001D6E9E">
      <w:pPr>
        <w:pStyle w:val="BodyText"/>
        <w:rPr>
          <w:lang w:val="en-US"/>
        </w:rPr>
      </w:pPr>
      <w:r w:rsidRPr="00EB6935">
        <w:rPr>
          <w:lang w:val="en-US"/>
        </w:rPr>
        <w:t xml:space="preserve">Matrix multiplication: This is denoted by the equation </w:t>
      </w:r>
    </w:p>
    <w:p w14:paraId="4EC6330E" w14:textId="77777777" w:rsidR="001D6E9E" w:rsidRPr="00EB6935" w:rsidRDefault="001D6E9E" w:rsidP="001D6E9E">
      <w:pPr>
        <w:pStyle w:val="BodyText"/>
        <w:jc w:val="right"/>
        <w:rPr>
          <w:lang w:val="en-US"/>
        </w:rPr>
      </w:pPr>
      <m:oMath>
        <m:r>
          <w:rPr>
            <w:rFonts w:ascii="Cambria Math" w:hAnsi="Cambria Math"/>
            <w:lang w:val="en-US"/>
          </w:rPr>
          <m:t>g(x) = 1/(1 + e-x).</m:t>
        </m:r>
      </m:oMath>
      <w:r w:rsidRPr="00EB6935">
        <w:rPr>
          <w:lang w:val="en-US"/>
        </w:rPr>
        <w:t xml:space="preserve"> </w:t>
      </w:r>
      <w:r w:rsidRPr="00EB6935">
        <w:rPr>
          <w:lang w:val="en-US"/>
        </w:rPr>
        <w:tab/>
      </w:r>
      <w:r w:rsidRPr="00EB6935">
        <w:rPr>
          <w:lang w:val="en-US"/>
        </w:rPr>
        <w:tab/>
        <w:t>(5)</w:t>
      </w:r>
    </w:p>
    <w:p w14:paraId="1A15AD69" w14:textId="77777777" w:rsidR="001D6E9E" w:rsidRDefault="001D6E9E" w:rsidP="001D6E9E">
      <w:pPr>
        <w:pStyle w:val="BodyText"/>
        <w:keepNext/>
      </w:pPr>
      <w:r w:rsidRPr="00EB6935">
        <w:rPr>
          <w:noProof/>
          <w:lang w:val="en-US" w:eastAsia="en-US"/>
        </w:rPr>
        <w:drawing>
          <wp:inline distT="0" distB="0" distL="0" distR="0" wp14:anchorId="79F86A80" wp14:editId="595A64E0">
            <wp:extent cx="3089910" cy="1812733"/>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9910" cy="1812733"/>
                    </a:xfrm>
                    <a:prstGeom prst="rect">
                      <a:avLst/>
                    </a:prstGeom>
                    <a:noFill/>
                    <a:ln>
                      <a:noFill/>
                    </a:ln>
                  </pic:spPr>
                </pic:pic>
              </a:graphicData>
            </a:graphic>
          </wp:inline>
        </w:drawing>
      </w:r>
    </w:p>
    <w:p w14:paraId="506F321D" w14:textId="707B914D" w:rsidR="005506AF" w:rsidRDefault="001D6E9E" w:rsidP="001D6E9E">
      <w:pPr>
        <w:pStyle w:val="Caption"/>
        <w:jc w:val="both"/>
      </w:pPr>
      <w:r>
        <w:t xml:space="preserve">Fig. </w:t>
      </w:r>
      <w:fldSimple w:instr=" SEQ Fig. \* ARABIC ">
        <w:r w:rsidR="00C44A9C">
          <w:rPr>
            <w:noProof/>
          </w:rPr>
          <w:t>8</w:t>
        </w:r>
      </w:fldSimple>
      <w:r>
        <w:t xml:space="preserve">. </w:t>
      </w:r>
      <w:r w:rsidRPr="00C84ACC">
        <w:t>This is characterized with the method g(x) = (e^-x - e^-x)</w:t>
      </w:r>
      <w:proofErr w:type="gramStart"/>
      <w:r w:rsidRPr="00C84ACC">
        <w:t>/(</w:t>
      </w:r>
      <w:proofErr w:type="gramEnd"/>
      <w:r w:rsidRPr="00C84ACC">
        <w:t>e^-x + e^-x).</w:t>
      </w:r>
    </w:p>
    <w:p w14:paraId="490B8E57" w14:textId="5B6089ED" w:rsidR="005506AF" w:rsidRDefault="005506AF" w:rsidP="001D6E9E">
      <w:pPr>
        <w:jc w:val="both"/>
      </w:pPr>
    </w:p>
    <w:p w14:paraId="21983FA3" w14:textId="68CE1153" w:rsidR="005506AF" w:rsidRDefault="005506AF" w:rsidP="00683992"/>
    <w:p w14:paraId="055A178F" w14:textId="77777777" w:rsidR="001D6E9E" w:rsidRDefault="001D6E9E" w:rsidP="001D6E9E">
      <w:pPr>
        <w:keepNext/>
      </w:pPr>
      <w:r w:rsidRPr="00EB6935">
        <w:rPr>
          <w:noProof/>
        </w:rPr>
        <w:drawing>
          <wp:inline distT="0" distB="0" distL="0" distR="0" wp14:anchorId="43E0C706" wp14:editId="3C7D9343">
            <wp:extent cx="3088640" cy="1773382"/>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6706" cy="1778013"/>
                    </a:xfrm>
                    <a:prstGeom prst="rect">
                      <a:avLst/>
                    </a:prstGeom>
                    <a:noFill/>
                    <a:ln>
                      <a:noFill/>
                    </a:ln>
                  </pic:spPr>
                </pic:pic>
              </a:graphicData>
            </a:graphic>
          </wp:inline>
        </w:drawing>
      </w:r>
    </w:p>
    <w:p w14:paraId="447B976F" w14:textId="31D23562" w:rsidR="005506AF" w:rsidRDefault="001D6E9E" w:rsidP="001D6E9E">
      <w:pPr>
        <w:pStyle w:val="Caption"/>
      </w:pPr>
      <w:r>
        <w:t xml:space="preserve">Fig. </w:t>
      </w:r>
      <w:fldSimple w:instr=" SEQ Fig. \* ARABIC ">
        <w:r w:rsidR="00C44A9C">
          <w:rPr>
            <w:noProof/>
          </w:rPr>
          <w:t>9</w:t>
        </w:r>
      </w:fldSimple>
      <w:r>
        <w:t xml:space="preserve">. </w:t>
      </w:r>
      <w:r w:rsidRPr="000D4962">
        <w:t xml:space="preserve">This is characterized with the formula g(x) = </w:t>
      </w:r>
      <w:proofErr w:type="gramStart"/>
      <w:r w:rsidRPr="000D4962">
        <w:t>max(</w:t>
      </w:r>
      <w:proofErr w:type="gramEnd"/>
      <w:r w:rsidRPr="000D4962">
        <w:t>0 ,x)</w:t>
      </w:r>
      <w:r>
        <w:t>.</w:t>
      </w:r>
    </w:p>
    <w:p w14:paraId="04399AF7" w14:textId="30FAA65C" w:rsidR="005506AF" w:rsidRDefault="005506AF" w:rsidP="00683992"/>
    <w:p w14:paraId="67E93A2D" w14:textId="77777777" w:rsidR="001D6E9E" w:rsidRPr="00EB6935" w:rsidRDefault="001D6E9E" w:rsidP="001D6E9E">
      <w:pPr>
        <w:pStyle w:val="Heading2"/>
      </w:pPr>
      <w:r w:rsidRPr="00EB6935">
        <w:t>Random Forest</w:t>
      </w:r>
    </w:p>
    <w:p w14:paraId="7969BD37" w14:textId="662E0F79" w:rsidR="001D6E9E" w:rsidRDefault="001D6E9E" w:rsidP="001D6E9E">
      <w:pPr>
        <w:pStyle w:val="BodyText"/>
      </w:pPr>
      <w:r w:rsidRPr="00EB6935">
        <w:t xml:space="preserve">Leo </w:t>
      </w:r>
      <w:proofErr w:type="spellStart"/>
      <w:r w:rsidRPr="00EB6935">
        <w:t>Breiman</w:t>
      </w:r>
      <w:proofErr w:type="spellEnd"/>
      <w:r w:rsidRPr="00EB6935">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7E2A1467" w14:textId="77777777" w:rsidR="001D6E9E" w:rsidRPr="00EB6935" w:rsidRDefault="001D6E9E" w:rsidP="001D6E9E">
      <w:pPr>
        <w:pStyle w:val="BodyText"/>
      </w:pPr>
      <w:r w:rsidRPr="00EB6935">
        <w:t>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30BD98B6" w14:textId="77777777" w:rsidR="001D6E9E" w:rsidRDefault="001D6E9E" w:rsidP="001D6E9E">
      <w:pPr>
        <w:pStyle w:val="BodyText"/>
        <w:keepNext/>
      </w:pPr>
      <w:r w:rsidRPr="00EB6935">
        <w:rPr>
          <w:noProof/>
          <w:lang w:val="en-US" w:eastAsia="en-US"/>
        </w:rPr>
        <w:lastRenderedPageBreak/>
        <w:drawing>
          <wp:inline distT="0" distB="0" distL="0" distR="0" wp14:anchorId="04240250" wp14:editId="4ACF2D3F">
            <wp:extent cx="3089910" cy="205994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89910" cy="2059940"/>
                    </a:xfrm>
                    <a:prstGeom prst="rect">
                      <a:avLst/>
                    </a:prstGeom>
                    <a:noFill/>
                    <a:ln>
                      <a:noFill/>
                    </a:ln>
                  </pic:spPr>
                </pic:pic>
              </a:graphicData>
            </a:graphic>
          </wp:inline>
        </w:drawing>
      </w:r>
    </w:p>
    <w:p w14:paraId="10148474" w14:textId="52D4D0D7" w:rsidR="001D6E9E" w:rsidRPr="00EB6935" w:rsidRDefault="001D6E9E" w:rsidP="001D6E9E">
      <w:pPr>
        <w:pStyle w:val="Caption"/>
        <w:jc w:val="both"/>
      </w:pPr>
      <w:r>
        <w:t xml:space="preserve">Fig. </w:t>
      </w:r>
      <w:fldSimple w:instr=" SEQ Fig. \* ARABIC ">
        <w:r w:rsidR="00C44A9C">
          <w:rPr>
            <w:noProof/>
          </w:rPr>
          <w:t>10</w:t>
        </w:r>
      </w:fldSimple>
      <w:r>
        <w:t xml:space="preserve">. </w:t>
      </w:r>
      <w:r w:rsidRPr="00810989">
        <w:t>This decision tree is an example of a classification problem</w:t>
      </w:r>
    </w:p>
    <w:p w14:paraId="1ACCECD8" w14:textId="6B119809" w:rsidR="005506AF" w:rsidRDefault="005506AF" w:rsidP="00683992"/>
    <w:p w14:paraId="1D0291D9" w14:textId="5BDF18DE" w:rsidR="001D6E9E" w:rsidRDefault="001D6E9E" w:rsidP="00683992">
      <w:r w:rsidRPr="00EB6935">
        <w:t>Although decision trees are prevalent supervised learning techniques, they are susceptible to bias and prediction accuracy. Furthermore, when numerous decision trees form an aggregation in the stochastic forest technique, the outcomes are more precise, especially when the fruiting trees are statistically independent</w:t>
      </w:r>
      <w:r>
        <w:t>.</w:t>
      </w:r>
    </w:p>
    <w:p w14:paraId="18C9E720" w14:textId="14B46E60" w:rsidR="001D6E9E" w:rsidRDefault="001D6E9E" w:rsidP="00683992"/>
    <w:p w14:paraId="52704FBC" w14:textId="77777777" w:rsidR="001D6E9E" w:rsidRDefault="001D6E9E" w:rsidP="001D6E9E">
      <w:pPr>
        <w:keepNext/>
      </w:pPr>
      <w:r w:rsidRPr="00EB6935">
        <w:rPr>
          <w:noProof/>
        </w:rPr>
        <w:drawing>
          <wp:inline distT="0" distB="0" distL="0" distR="0" wp14:anchorId="180379AB" wp14:editId="4F1889A9">
            <wp:extent cx="3089910" cy="1409799"/>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89910" cy="1409799"/>
                    </a:xfrm>
                    <a:prstGeom prst="rect">
                      <a:avLst/>
                    </a:prstGeom>
                    <a:noFill/>
                    <a:ln>
                      <a:noFill/>
                    </a:ln>
                  </pic:spPr>
                </pic:pic>
              </a:graphicData>
            </a:graphic>
          </wp:inline>
        </w:drawing>
      </w:r>
    </w:p>
    <w:p w14:paraId="68FB11BE" w14:textId="63993C97" w:rsidR="001D6E9E" w:rsidRDefault="001D6E9E" w:rsidP="001D6E9E">
      <w:pPr>
        <w:pStyle w:val="Caption"/>
      </w:pPr>
      <w:r>
        <w:t xml:space="preserve">Fig. </w:t>
      </w:r>
      <w:fldSimple w:instr=" SEQ Fig. \* ARABIC ">
        <w:r w:rsidR="00C44A9C">
          <w:rPr>
            <w:noProof/>
          </w:rPr>
          <w:t>11</w:t>
        </w:r>
      </w:fldSimple>
      <w:r>
        <w:t xml:space="preserve">. </w:t>
      </w:r>
      <w:r w:rsidRPr="00923871">
        <w:t>Another example of decision tree of a classification problem</w:t>
      </w:r>
      <w:r>
        <w:t>.</w:t>
      </w:r>
    </w:p>
    <w:p w14:paraId="149F09EF" w14:textId="3F3AC3AC" w:rsidR="005506AF" w:rsidRDefault="005506AF" w:rsidP="00683992"/>
    <w:p w14:paraId="38D8D2DE" w14:textId="77B6B0DA" w:rsidR="001D6E9E" w:rsidRDefault="001D6E9E" w:rsidP="001D6E9E">
      <w:pPr>
        <w:pStyle w:val="BodyText"/>
      </w:pPr>
      <w:r w:rsidRPr="00EB6935">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EB6935">
        <w:t>Breiman</w:t>
      </w:r>
      <w:proofErr w:type="spellEnd"/>
      <w:r w:rsidRPr="00EB6935">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EB6935" w:rsidRDefault="001D6E9E" w:rsidP="001D6E9E">
      <w:pPr>
        <w:pStyle w:val="BodyText"/>
      </w:pPr>
      <w:r w:rsidRPr="00EB6935">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5FAEC1DB" w14:textId="77777777" w:rsidR="001D6E9E" w:rsidRDefault="001D6E9E" w:rsidP="001D6E9E">
      <w:pPr>
        <w:pStyle w:val="BodyText"/>
        <w:keepNext/>
      </w:pPr>
      <w:r w:rsidRPr="00EB6935">
        <w:rPr>
          <w:noProof/>
          <w:lang w:val="en-US" w:eastAsia="en-US"/>
        </w:rPr>
        <w:drawing>
          <wp:inline distT="0" distB="0" distL="0" distR="0" wp14:anchorId="7E989E7D" wp14:editId="4E725283">
            <wp:extent cx="3089910" cy="1727727"/>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727727"/>
                    </a:xfrm>
                    <a:prstGeom prst="rect">
                      <a:avLst/>
                    </a:prstGeom>
                    <a:noFill/>
                    <a:ln>
                      <a:noFill/>
                    </a:ln>
                  </pic:spPr>
                </pic:pic>
              </a:graphicData>
            </a:graphic>
          </wp:inline>
        </w:drawing>
      </w:r>
    </w:p>
    <w:p w14:paraId="36AB9089" w14:textId="6346E291" w:rsidR="001D6E9E" w:rsidRDefault="001D6E9E" w:rsidP="001D6E9E">
      <w:pPr>
        <w:pStyle w:val="Caption"/>
        <w:jc w:val="both"/>
      </w:pPr>
      <w:r>
        <w:t xml:space="preserve">Fig. </w:t>
      </w:r>
      <w:fldSimple w:instr=" SEQ Fig. \* ARABIC ">
        <w:r w:rsidR="00C44A9C">
          <w:rPr>
            <w:noProof/>
          </w:rPr>
          <w:t>12</w:t>
        </w:r>
      </w:fldSimple>
      <w:r>
        <w:t xml:space="preserve">. </w:t>
      </w:r>
      <w:r w:rsidRPr="0010610B">
        <w:t xml:space="preserve">Another overview model of </w:t>
      </w:r>
      <w:proofErr w:type="gramStart"/>
      <w:r w:rsidRPr="0010610B">
        <w:t>Random forest</w:t>
      </w:r>
      <w:proofErr w:type="gramEnd"/>
      <w:r>
        <w:t>.</w:t>
      </w:r>
    </w:p>
    <w:p w14:paraId="15DDE5F9" w14:textId="77777777" w:rsidR="001D6E9E" w:rsidRPr="001D6E9E" w:rsidRDefault="001D6E9E" w:rsidP="001D6E9E"/>
    <w:p w14:paraId="6D8B314F" w14:textId="77777777" w:rsidR="001D6E9E" w:rsidRPr="00EB6935" w:rsidRDefault="001D6E9E" w:rsidP="001D6E9E">
      <w:pPr>
        <w:pStyle w:val="BodyText"/>
      </w:pPr>
      <w:r w:rsidRPr="00EB6935">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EB6935" w:rsidRDefault="001D6E9E" w:rsidP="001D6E9E">
      <w:pPr>
        <w:pStyle w:val="BodyText"/>
      </w:pPr>
      <w:r w:rsidRPr="00EB6935">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77777777" w:rsidR="001D6E9E" w:rsidRPr="00EB6935" w:rsidRDefault="001D6E9E" w:rsidP="001D6E9E">
      <w:pPr>
        <w:pStyle w:val="BodyText"/>
      </w:pPr>
      <w:r w:rsidRPr="00EB6935">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EB6935">
        <w:t>modeling</w:t>
      </w:r>
      <w:proofErr w:type="spellEnd"/>
      <w:r w:rsidRPr="00EB6935">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D917B46" w14:textId="77777777" w:rsidR="001D6E9E" w:rsidRPr="00EB6935" w:rsidRDefault="001D6E9E" w:rsidP="001D6E9E">
      <w:pPr>
        <w:pStyle w:val="BodyText"/>
      </w:pPr>
      <w:r w:rsidRPr="00EB6935">
        <w:t>Advantages and difficulties of the random forest: When applied to either regression or classification issues, the random forest method offers several significant capabilities and obstacles. These are only a few:</w:t>
      </w:r>
    </w:p>
    <w:p w14:paraId="4132E5E6" w14:textId="77777777" w:rsidR="001D6E9E" w:rsidRPr="00EB6935" w:rsidRDefault="001D6E9E" w:rsidP="001D6E9E">
      <w:pPr>
        <w:pStyle w:val="BodyText"/>
      </w:pPr>
      <w:r w:rsidRPr="00EB6935">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58AA8E9B" w14:textId="77777777" w:rsidR="001D6E9E" w:rsidRPr="00EB6935" w:rsidRDefault="001D6E9E" w:rsidP="001D6E9E">
      <w:pPr>
        <w:pStyle w:val="BodyText"/>
      </w:pPr>
      <w:r w:rsidRPr="00EB6935">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222DB949" w14:textId="77777777" w:rsidR="001D6E9E" w:rsidRPr="00EB6935" w:rsidRDefault="001D6E9E" w:rsidP="001D6E9E">
      <w:pPr>
        <w:pStyle w:val="BodyText"/>
      </w:pPr>
      <w:r w:rsidRPr="00EB6935">
        <w:lastRenderedPageBreak/>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77777777" w:rsidR="001D6E9E" w:rsidRPr="00EB6935" w:rsidRDefault="001D6E9E" w:rsidP="001D6E9E">
      <w:pPr>
        <w:pStyle w:val="BodyText"/>
      </w:pPr>
      <w:r w:rsidRPr="00EB6935">
        <w:t xml:space="preserve">Key Challenges: Although random forest algorithms can accommodate enormous data sets, they can deliver more precise recommendations; nevertheless, they can be slow to </w:t>
      </w:r>
      <w:proofErr w:type="spellStart"/>
      <w:r w:rsidRPr="00EB6935">
        <w:t>analyze</w:t>
      </w:r>
      <w:proofErr w:type="spellEnd"/>
      <w:r w:rsidRPr="00EB6935">
        <w:t xml:space="preserve"> data because they compute data for each informed decision tree.  Since random forests </w:t>
      </w:r>
      <w:proofErr w:type="spellStart"/>
      <w:r w:rsidRPr="00EB6935">
        <w:t>analyze</w:t>
      </w:r>
      <w:proofErr w:type="spellEnd"/>
      <w:r w:rsidRPr="00EB6935">
        <w:t xml:space="preserve"> larger data sets, organizations demand additional storage capacity.</w:t>
      </w:r>
    </w:p>
    <w:p w14:paraId="1636C0A0" w14:textId="49D7DFA9" w:rsidR="001D6E9E" w:rsidRDefault="001D6E9E" w:rsidP="001D6E9E">
      <w:pPr>
        <w:pStyle w:val="BodyText"/>
      </w:pPr>
      <w:r w:rsidRPr="00EB6935">
        <w:t>More complex: The predictions of a single-choice tree are more straightforward to understand than a rainforest's. The random forest algorithm has been employed in many sectors to help them improve their decisions. Examples of use cases include:</w:t>
      </w:r>
    </w:p>
    <w:p w14:paraId="5D3385EF" w14:textId="77777777" w:rsidR="001D6E9E" w:rsidRPr="00EB6935" w:rsidRDefault="001D6E9E" w:rsidP="001D6E9E">
      <w:pPr>
        <w:pStyle w:val="BodyText"/>
      </w:pPr>
      <w:r w:rsidRPr="00EB6935">
        <w:t xml:space="preserve">Finance: This method is </w:t>
      </w:r>
      <w:proofErr w:type="spellStart"/>
      <w:r w:rsidRPr="00EB6935">
        <w:t>favored</w:t>
      </w:r>
      <w:proofErr w:type="spellEnd"/>
      <w:r w:rsidRPr="00EB6935">
        <w:t xml:space="preserve"> over others since it minimizes the time required for data management and is well before chores. It can assess customers with high corporate debt, detect and prevent fraud, and identify pricing issues with options.</w:t>
      </w:r>
    </w:p>
    <w:p w14:paraId="1CA60974" w14:textId="77777777" w:rsidR="001D6E9E" w:rsidRPr="00EB6935" w:rsidRDefault="001D6E9E" w:rsidP="001D6E9E">
      <w:pPr>
        <w:pStyle w:val="BodyText"/>
      </w:pPr>
      <w:r w:rsidRPr="00EB6935">
        <w:t xml:space="preserve">Healthcare: The random forest approach has implications in molecular </w:t>
      </w:r>
      <w:proofErr w:type="spellStart"/>
      <w:r w:rsidRPr="00EB6935">
        <w:t>modeling</w:t>
      </w:r>
      <w:proofErr w:type="spellEnd"/>
      <w:r w:rsidRPr="00EB6935">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Default="001D6E9E" w:rsidP="001D6E9E">
      <w:pPr>
        <w:pStyle w:val="BodyText"/>
      </w:pPr>
      <w:r w:rsidRPr="00EB6935">
        <w:t>E-commerce: It can be utilized for cross-selling recommendation systems.</w:t>
      </w:r>
    </w:p>
    <w:p w14:paraId="2C2CC070" w14:textId="77777777" w:rsidR="001D6E9E" w:rsidRDefault="001D6E9E" w:rsidP="001D6E9E">
      <w:pPr>
        <w:pStyle w:val="BodyText"/>
        <w:keepNext/>
      </w:pPr>
      <w:r w:rsidRPr="00EB6935">
        <w:rPr>
          <w:noProof/>
          <w:lang w:val="en-US" w:eastAsia="en-US"/>
        </w:rPr>
        <w:drawing>
          <wp:inline distT="0" distB="0" distL="0" distR="0" wp14:anchorId="272F2F6C" wp14:editId="418D8C20">
            <wp:extent cx="3089910" cy="2574712"/>
            <wp:effectExtent l="0" t="0" r="0" b="381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89910" cy="2574712"/>
                    </a:xfrm>
                    <a:prstGeom prst="rect">
                      <a:avLst/>
                    </a:prstGeom>
                    <a:noFill/>
                    <a:ln>
                      <a:noFill/>
                    </a:ln>
                  </pic:spPr>
                </pic:pic>
              </a:graphicData>
            </a:graphic>
          </wp:inline>
        </w:drawing>
      </w:r>
    </w:p>
    <w:p w14:paraId="4B763564" w14:textId="403281DB" w:rsidR="001D6E9E" w:rsidRDefault="001D6E9E" w:rsidP="001D6E9E">
      <w:pPr>
        <w:pStyle w:val="Caption"/>
        <w:jc w:val="both"/>
      </w:pPr>
      <w:r>
        <w:t xml:space="preserve">Fig. </w:t>
      </w:r>
      <w:fldSimple w:instr=" SEQ Fig. \* ARABIC ">
        <w:r w:rsidR="00C44A9C">
          <w:rPr>
            <w:noProof/>
          </w:rPr>
          <w:t>13</w:t>
        </w:r>
      </w:fldSimple>
      <w:r w:rsidRPr="00B442FE">
        <w:t xml:space="preserve">. Another Detailed model of </w:t>
      </w:r>
      <w:proofErr w:type="gramStart"/>
      <w:r w:rsidRPr="00B442FE">
        <w:t>Random forest</w:t>
      </w:r>
      <w:proofErr w:type="gramEnd"/>
      <w:r w:rsidRPr="00B442FE">
        <w:t xml:space="preserve"> for classification example</w:t>
      </w:r>
      <w:r>
        <w:t>.</w:t>
      </w:r>
    </w:p>
    <w:p w14:paraId="775976E3" w14:textId="77777777" w:rsidR="001D6E9E" w:rsidRPr="00EB6935" w:rsidRDefault="001D6E9E" w:rsidP="001D6E9E">
      <w:pPr>
        <w:pStyle w:val="Heading1"/>
      </w:pPr>
      <w:r w:rsidRPr="00EB6935">
        <w:t xml:space="preserve">Design  </w:t>
      </w:r>
    </w:p>
    <w:p w14:paraId="3E32E943" w14:textId="77777777" w:rsidR="001D6E9E" w:rsidRPr="00EB6935" w:rsidRDefault="001D6E9E" w:rsidP="001D6E9E">
      <w:pPr>
        <w:pStyle w:val="BodyText"/>
      </w:pPr>
      <w:r w:rsidRPr="00EB6935">
        <w:t xml:space="preserve">Four parties comprising the supply chain that distributes a commodity to an ultimate customer were included in the research experiments. In agreement with the prior explanation, this expanded supply chains model introduces </w:t>
      </w:r>
      <w:r w:rsidRPr="00EB6935">
        <w:t xml:space="preserve">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proofErr w:type="spellStart"/>
      <w:r w:rsidRPr="00EB6935">
        <w:t>behavior</w:t>
      </w:r>
      <w:proofErr w:type="spellEnd"/>
      <w:r w:rsidRPr="00EB6935">
        <w:t xml:space="preserve"> of the want </w:t>
      </w:r>
      <w:proofErr w:type="spellStart"/>
      <w:r w:rsidRPr="00EB6935">
        <w:t>signaling</w:t>
      </w:r>
      <w:proofErr w:type="spellEnd"/>
      <w:r w:rsidRPr="00EB6935">
        <w:t xml:space="preserve"> grows more unpredictable the more "modules" it must traverse. Employing various machine learning approaches, researchers may attempt to anticipate the damaged demand information, which we know was created according to a well-defined sequence. </w:t>
      </w:r>
      <w:proofErr w:type="spellStart"/>
      <w:r w:rsidRPr="00EB6935">
        <w:t>Matlab</w:t>
      </w:r>
      <w:proofErr w:type="spellEnd"/>
      <w:r w:rsidRPr="00EB6935">
        <w:t xml:space="preserve"> Software is used to create extended enterprise simulations (MathWorks, 2000).</w:t>
      </w:r>
    </w:p>
    <w:p w14:paraId="422B807D" w14:textId="77777777" w:rsidR="001D6E9E" w:rsidRPr="00EB6935" w:rsidRDefault="001D6E9E" w:rsidP="001D6E9E">
      <w:pPr>
        <w:pStyle w:val="BodyText"/>
      </w:pPr>
      <w:r w:rsidRPr="00EB6935">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proofErr w:type="spellStart"/>
      <w:r w:rsidRPr="00EB6935">
        <w:t>modeling</w:t>
      </w:r>
      <w:proofErr w:type="spellEnd"/>
      <w:r w:rsidRPr="00EB6935">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19ED0A63" w14:textId="77777777" w:rsidR="001D6E9E" w:rsidRPr="00EB6935" w:rsidRDefault="001D6E9E" w:rsidP="001D6E9E">
      <w:pPr>
        <w:pStyle w:val="BodyText"/>
      </w:pPr>
      <w:r w:rsidRPr="00EB6935">
        <w:t>The middle demand is produced using a single frequency waveform that ranges from 800 to 1200 quantities of the completed image to indicate periodicity. Sometimes once every month, the process is repeated. This sequence is layered with white noise to represent the unpredictability of client demand. The noise consists of regularly disseminated pseudo-random with a power dissipation of 1000, corresponding to a fluctuation of plus or subtraction 100 for every 1000 periods. It is assumed that each collaborator in the extended enterprise has the same structural features. This may be a reasonably straightforward process, but it still results in a misinterpretation of demand.</w:t>
      </w:r>
    </w:p>
    <w:p w14:paraId="35B43CAD" w14:textId="77777777" w:rsidR="001D6E9E" w:rsidRPr="00EB6935" w:rsidRDefault="001D6E9E" w:rsidP="001D6E9E">
      <w:pPr>
        <w:pStyle w:val="BodyText"/>
      </w:pPr>
      <w:r w:rsidRPr="00EB6935">
        <w:t xml:space="preserve">The activities of a collaborator include capacity planning, consumer buying computation, and transaction processing, which includes product receipt and delivery. Capacity planning is the business activity responsible for modifying the demand signal. The method for demand signal processing is graphical form illustrated. As can be seen, the requisition calculation function receives the request signal after it has been digested by the target costing function. The Delivery, Stocking, and Workload signals are incorporated into the simulated holders to allow simulation supervision and data analysis. In the simulated schemas, the numeric ovals represent the module interconnections. The inputs and outputs are designated beginning with one and are also </w:t>
      </w:r>
      <w:proofErr w:type="spellStart"/>
      <w:r w:rsidRPr="00EB6935">
        <w:t>labeled</w:t>
      </w:r>
      <w:proofErr w:type="spellEnd"/>
      <w:r w:rsidRPr="00EB6935">
        <w:t xml:space="preserve">. In our simulations, the requirements document is based on simple regression models of the previous ten days. The prognosis is used to estimate demand over the next three days. This enables ordering the quantity predicted to be needed in three days. The impact of minor random market fluctuations from the end consumer and demand communication systems modifies the </w:t>
      </w:r>
      <w:r w:rsidRPr="00EB6935">
        <w:lastRenderedPageBreak/>
        <w:t xml:space="preserve">original want, which generally has a straightforward pattern but becomes unpredictable once it reaches the factory. </w:t>
      </w:r>
    </w:p>
    <w:p w14:paraId="38DC024E" w14:textId="77777777" w:rsidR="00C44A9C" w:rsidRPr="00EB6935" w:rsidRDefault="00C44A9C" w:rsidP="00C44A9C">
      <w:pPr>
        <w:pStyle w:val="Heading1"/>
      </w:pPr>
      <w:r w:rsidRPr="00EB6935">
        <w:t>Implementation</w:t>
      </w:r>
    </w:p>
    <w:p w14:paraId="6B514EF6" w14:textId="77777777" w:rsidR="00C44A9C" w:rsidRDefault="00C44A9C" w:rsidP="00C44A9C">
      <w:pPr>
        <w:pStyle w:val="BodyText"/>
      </w:pPr>
      <w:r w:rsidRPr="003331A4">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3331A4">
        <w:t>preprocessing</w:t>
      </w:r>
      <w:proofErr w:type="spellEnd"/>
      <w:r w:rsidRPr="003331A4">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77777777" w:rsidR="00C44A9C" w:rsidRDefault="00C44A9C" w:rsidP="00C44A9C">
      <w:pPr>
        <w:keepNext/>
      </w:pPr>
      <w:r>
        <w:rPr>
          <w:noProof/>
        </w:rPr>
        <w:drawing>
          <wp:inline distT="0" distB="0" distL="0" distR="0" wp14:anchorId="30395962" wp14:editId="46516A33">
            <wp:extent cx="3089910" cy="1741294"/>
            <wp:effectExtent l="0" t="0" r="0" b="0"/>
            <wp:docPr id="14" name="Picture 1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chart&#10;&#10;Description automatically generated"/>
                    <pic:cNvPicPr/>
                  </pic:nvPicPr>
                  <pic:blipFill rotWithShape="1">
                    <a:blip r:embed="rId24"/>
                    <a:srcRect b="2629"/>
                    <a:stretch/>
                  </pic:blipFill>
                  <pic:spPr bwMode="auto">
                    <a:xfrm>
                      <a:off x="0" y="0"/>
                      <a:ext cx="3089910" cy="1741294"/>
                    </a:xfrm>
                    <a:prstGeom prst="rect">
                      <a:avLst/>
                    </a:prstGeom>
                    <a:ln>
                      <a:noFill/>
                    </a:ln>
                    <a:extLst>
                      <a:ext uri="{53640926-AAD7-44D8-BBD7-CCE9431645EC}">
                        <a14:shadowObscured xmlns:a14="http://schemas.microsoft.com/office/drawing/2010/main"/>
                      </a:ext>
                    </a:extLst>
                  </pic:spPr>
                </pic:pic>
              </a:graphicData>
            </a:graphic>
          </wp:inline>
        </w:drawing>
      </w:r>
    </w:p>
    <w:p w14:paraId="4799EE58" w14:textId="6C294CB5" w:rsidR="001D6E9E" w:rsidRDefault="00C44A9C" w:rsidP="00C44A9C">
      <w:pPr>
        <w:pStyle w:val="Caption"/>
      </w:pPr>
      <w:r>
        <w:t xml:space="preserve">Fig. </w:t>
      </w:r>
      <w:fldSimple w:instr=" SEQ Fig. \* ARABIC ">
        <w:r>
          <w:rPr>
            <w:noProof/>
          </w:rPr>
          <w:t>14</w:t>
        </w:r>
      </w:fldSimple>
      <w:r>
        <w:t xml:space="preserve">. </w:t>
      </w:r>
      <w:r w:rsidRPr="00304D52">
        <w:t>Foundries monthly orders.</w:t>
      </w:r>
    </w:p>
    <w:p w14:paraId="65AEFF44" w14:textId="0583AEF8" w:rsidR="00C44A9C" w:rsidRDefault="00C44A9C" w:rsidP="00C44A9C"/>
    <w:p w14:paraId="424649EF" w14:textId="77777777" w:rsidR="00C44A9C" w:rsidRPr="00044BA7" w:rsidRDefault="00C44A9C" w:rsidP="00C44A9C">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Default="00C44A9C" w:rsidP="00C44A9C">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EB6935" w:rsidRDefault="00C44A9C" w:rsidP="00C44A9C">
      <w:pPr>
        <w:pStyle w:val="Heading1"/>
      </w:pPr>
      <w:r w:rsidRPr="00EB6935">
        <w:t xml:space="preserve">Testing and/or evaluation </w:t>
      </w:r>
    </w:p>
    <w:p w14:paraId="22FC8994" w14:textId="77777777" w:rsidR="00C44A9C" w:rsidRDefault="00C44A9C" w:rsidP="00C44A9C">
      <w:pPr>
        <w:pStyle w:val="BodyText"/>
      </w:pPr>
      <w: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w:t>
      </w:r>
      <w:r>
        <w:t>hidden layer produces a ratio of eight training instances to one neural network poundage:</w:t>
      </w:r>
    </w:p>
    <w:p w14:paraId="4D36C8B5" w14:textId="77777777" w:rsidR="00C44A9C" w:rsidRDefault="00C44A9C" w:rsidP="00C44A9C">
      <w:pPr>
        <w:pStyle w:val="BodyText"/>
      </w:pPr>
      <m:oMath>
        <m:r>
          <w:rPr>
            <w:rFonts w:ascii="Cambria Math" w:hAnsi="Cambria Math"/>
          </w:rPr>
          <m:t>S.T</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I+O</m:t>
                </m:r>
              </m:e>
            </m:d>
          </m:den>
        </m:f>
        <m:r>
          <w:rPr>
            <w:rFonts w:ascii="Cambria Math" w:hAnsi="Cambria Math"/>
          </w:rPr>
          <m:t>=</m:t>
        </m:r>
        <m:f>
          <m:fPr>
            <m:ctrlPr>
              <w:rPr>
                <w:rFonts w:ascii="Cambria Math" w:hAnsi="Cambria Math"/>
                <w:i/>
              </w:rPr>
            </m:ctrlPr>
          </m:fPr>
          <m:num>
            <m:r>
              <w:rPr>
                <w:rFonts w:ascii="Cambria Math" w:hAnsi="Cambria Math"/>
              </w:rPr>
              <m:t>600.0.8</m:t>
            </m:r>
          </m:num>
          <m:den>
            <m:r>
              <w:rPr>
                <w:rFonts w:ascii="Cambria Math" w:hAnsi="Cambria Math"/>
              </w:rPr>
              <m:t>10</m:t>
            </m:r>
            <m:d>
              <m:dPr>
                <m:ctrlPr>
                  <w:rPr>
                    <w:rFonts w:ascii="Cambria Math" w:hAnsi="Cambria Math"/>
                    <w:i/>
                  </w:rPr>
                </m:ctrlPr>
              </m:dPr>
              <m:e>
                <m:r>
                  <w:rPr>
                    <w:rFonts w:ascii="Cambria Math" w:hAnsi="Cambria Math"/>
                  </w:rPr>
                  <m:t>5+1</m:t>
                </m:r>
              </m:e>
            </m:d>
          </m:den>
        </m:f>
        <m:r>
          <w:rPr>
            <w:rFonts w:ascii="Cambria Math" w:hAnsi="Cambria Math"/>
          </w:rPr>
          <m:t>=8</m:t>
        </m:r>
      </m:oMath>
      <w:r>
        <w:tab/>
      </w:r>
    </w:p>
    <w:p w14:paraId="49BEAEB5" w14:textId="77777777" w:rsidR="00C44A9C" w:rsidRDefault="00C44A9C" w:rsidP="00C44A9C">
      <w:pPr>
        <w:pStyle w:val="BodyText"/>
      </w:pPr>
      <m:oMath>
        <m:r>
          <w:rPr>
            <w:rFonts w:ascii="Cambria Math" w:hAnsi="Cambria Math"/>
          </w:rPr>
          <m:t>I, O,</m:t>
        </m:r>
      </m:oMath>
      <w:r>
        <w:t xml:space="preserve"> and </w:t>
      </w:r>
      <m:oMath>
        <m:r>
          <w:rPr>
            <w:rFonts w:ascii="Cambria Math" w:hAnsi="Cambria Math"/>
          </w:rPr>
          <m:t>H</m:t>
        </m:r>
      </m:oMath>
      <w:r>
        <w:t xml:space="preserve"> describe the number of input, output, and five hidden. The frequency of neurons inside the hidden layer was set at three, and the ratio of observations to parameters was 5.7 for the foundry's sales forecasting. The lesser amount of the provided test set r</w:t>
      </w:r>
      <w:proofErr w:type="spellStart"/>
      <w:r>
        <w:t>esults</w:t>
      </w:r>
      <w:proofErr w:type="spellEnd"/>
      <w:r>
        <w:t xml:space="preserve">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over time. Such RNNs were based on an activation functions transfer function, and their learning rates and velocities were 0.01 and 0.70, respectively. For the RNN learned on predicted values, six neurons were utilised in the hidden layer. Two neurons in the hidden nodes of the RNN for foundries prediction were utilised to attain a ratio of observations to weights of 6.5%. Considering 62 backpropagation, the resulting ratio of network parameters to data sets was 6.7.</w:t>
      </w:r>
    </w:p>
    <w:p w14:paraId="1CDEC731" w14:textId="77777777" w:rsidR="00C44A9C" w:rsidRDefault="00C44A9C" w:rsidP="00C44A9C">
      <w:pPr>
        <w:keepNext/>
      </w:pPr>
      <w:r>
        <w:rPr>
          <w:noProof/>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25"/>
                    <a:stretch>
                      <a:fillRect/>
                    </a:stretch>
                  </pic:blipFill>
                  <pic:spPr>
                    <a:xfrm>
                      <a:off x="0" y="0"/>
                      <a:ext cx="3089910" cy="1128397"/>
                    </a:xfrm>
                    <a:prstGeom prst="rect">
                      <a:avLst/>
                    </a:prstGeom>
                  </pic:spPr>
                </pic:pic>
              </a:graphicData>
            </a:graphic>
          </wp:inline>
        </w:drawing>
      </w:r>
    </w:p>
    <w:p w14:paraId="669AC9D8" w14:textId="667042E5" w:rsidR="00C44A9C" w:rsidRDefault="00C44A9C" w:rsidP="00C44A9C">
      <w:pPr>
        <w:pStyle w:val="Caption"/>
        <w:keepNext/>
      </w:pPr>
      <w:r>
        <w:t xml:space="preserve">Fig. </w:t>
      </w:r>
      <w:fldSimple w:instr=" SEQ Fig. \* ARABIC ">
        <w:r>
          <w:rPr>
            <w:noProof/>
          </w:rPr>
          <w:t>15</w:t>
        </w:r>
      </w:fldSimple>
      <w:r>
        <w:t xml:space="preserve">. </w:t>
      </w:r>
      <w:r w:rsidRPr="00DE1310">
        <w:t>Simulations testing data set results.</w:t>
      </w:r>
      <w:r w:rsidRPr="00C44A9C">
        <w:rPr>
          <w:noProof/>
        </w:rPr>
        <w:t xml:space="preserve"> </w:t>
      </w:r>
      <w:r>
        <w:rPr>
          <w:noProof/>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6"/>
                    <a:stretch>
                      <a:fillRect/>
                    </a:stretch>
                  </pic:blipFill>
                  <pic:spPr>
                    <a:xfrm>
                      <a:off x="0" y="0"/>
                      <a:ext cx="3089910" cy="1045216"/>
                    </a:xfrm>
                    <a:prstGeom prst="rect">
                      <a:avLst/>
                    </a:prstGeom>
                  </pic:spPr>
                </pic:pic>
              </a:graphicData>
            </a:graphic>
          </wp:inline>
        </w:drawing>
      </w:r>
    </w:p>
    <w:p w14:paraId="3B324BA6" w14:textId="2FBFD85D" w:rsidR="00C44A9C" w:rsidRDefault="00C44A9C" w:rsidP="00C44A9C">
      <w:pPr>
        <w:pStyle w:val="Caption"/>
      </w:pPr>
      <w:r>
        <w:t xml:space="preserve">Fig. </w:t>
      </w:r>
      <w:fldSimple w:instr=" SEQ Fig. \* ARABIC ">
        <w:r>
          <w:rPr>
            <w:noProof/>
          </w:rPr>
          <w:t>16</w:t>
        </w:r>
      </w:fldSimple>
      <w:r>
        <w:t xml:space="preserve">. </w:t>
      </w:r>
      <w:r w:rsidRPr="003E6743">
        <w:t>Foundries testing data set results.</w:t>
      </w:r>
    </w:p>
    <w:p w14:paraId="6DDC460B" w14:textId="3678012B" w:rsidR="00C44A9C" w:rsidRDefault="00C44A9C" w:rsidP="00C44A9C">
      <w:pPr>
        <w:rPr>
          <w:lang w:val="x-none" w:eastAsia="x-none"/>
        </w:rPr>
      </w:pPr>
    </w:p>
    <w:p w14:paraId="6838DF8F" w14:textId="77777777" w:rsidR="00C44A9C" w:rsidRPr="00EB6935" w:rsidRDefault="00C44A9C" w:rsidP="00C44A9C">
      <w:pPr>
        <w:pStyle w:val="Heading1"/>
      </w:pPr>
      <w:r w:rsidRPr="00EB6935">
        <w:t>Results</w:t>
      </w:r>
    </w:p>
    <w:p w14:paraId="68E54EFB" w14:textId="77777777" w:rsidR="00C44A9C" w:rsidRPr="00EB6935" w:rsidRDefault="00C44A9C" w:rsidP="00C44A9C">
      <w:pPr>
        <w:pStyle w:val="BodyText"/>
      </w:pPr>
      <w:r w:rsidRPr="00EB6935">
        <w:t>Supply chains contribute significantly to user satisfaction, budget control</w:t>
      </w:r>
    </w:p>
    <w:p w14:paraId="4013F1D0" w14:textId="77777777" w:rsidR="00C44A9C" w:rsidRPr="00EB6935" w:rsidRDefault="00C44A9C" w:rsidP="00C44A9C">
      <w:pPr>
        <w:pStyle w:val="Heading1"/>
      </w:pPr>
      <w:r w:rsidRPr="00EB6935">
        <w:t xml:space="preserve">Discussion / Conclusion </w:t>
      </w:r>
    </w:p>
    <w:p w14:paraId="5830915A" w14:textId="77777777" w:rsidR="00C44A9C" w:rsidRPr="00EB6935" w:rsidRDefault="00C44A9C" w:rsidP="00C44A9C">
      <w:pPr>
        <w:pStyle w:val="BodyText"/>
      </w:pPr>
      <w:r w:rsidRPr="00EB6935">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w:t>
      </w:r>
      <w:r w:rsidRPr="00EB6935">
        <w:lastRenderedPageBreak/>
        <w:t>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EB6935" w:rsidRDefault="00C44A9C" w:rsidP="00C44A9C">
      <w:pPr>
        <w:pStyle w:val="BodyText"/>
      </w:pPr>
      <w:r w:rsidRPr="00EB6935">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260CC047" w14:textId="77777777" w:rsidR="00C44A9C" w:rsidRPr="00EB6935" w:rsidRDefault="00C44A9C" w:rsidP="00C44A9C">
      <w:pPr>
        <w:pStyle w:val="Heading1"/>
      </w:pPr>
      <w:r w:rsidRPr="00EB6935">
        <w:t>Future work</w:t>
      </w:r>
    </w:p>
    <w:p w14:paraId="52392CC6" w14:textId="77777777" w:rsidR="00C44A9C" w:rsidRPr="00EB6935" w:rsidRDefault="00C44A9C" w:rsidP="00C44A9C">
      <w:pPr>
        <w:pStyle w:val="BodyText"/>
        <w:rPr>
          <w:lang w:val="en-US"/>
        </w:rPr>
      </w:pPr>
      <w:r w:rsidRPr="00EB6935">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EB6935">
        <w:rPr>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44A9C" w:rsidRDefault="00C44A9C" w:rsidP="00C44A9C">
      <w:pPr>
        <w:rPr>
          <w:lang w:val="x-none" w:eastAsia="x-none"/>
        </w:rPr>
      </w:pPr>
    </w:p>
    <w:p w14:paraId="27DC1CB6" w14:textId="77777777" w:rsidR="00C44A9C" w:rsidRPr="00C44A9C" w:rsidRDefault="00C44A9C" w:rsidP="00C44A9C"/>
    <w:p w14:paraId="79AC2C7C" w14:textId="77777777" w:rsidR="001D6E9E" w:rsidRPr="00EB6935" w:rsidRDefault="001D6E9E" w:rsidP="001D6E9E">
      <w:pPr>
        <w:pStyle w:val="BodyText"/>
      </w:pPr>
    </w:p>
    <w:p w14:paraId="42C3D33A" w14:textId="77777777" w:rsidR="001D6E9E" w:rsidRDefault="001D6E9E" w:rsidP="00683992"/>
    <w:p w14:paraId="018598A1" w14:textId="7D3D188C" w:rsidR="005506AF" w:rsidRDefault="005506AF" w:rsidP="005506AF">
      <w:pPr>
        <w:jc w:val="both"/>
      </w:pPr>
    </w:p>
    <w:p w14:paraId="2BE3BEAE" w14:textId="5B16D5FA" w:rsidR="005506AF" w:rsidRDefault="005506AF" w:rsidP="00683992"/>
    <w:p w14:paraId="161BBD93" w14:textId="41447D81" w:rsidR="005506AF" w:rsidRDefault="005506AF" w:rsidP="00683992"/>
    <w:p w14:paraId="7B8F942D" w14:textId="4E348C24" w:rsidR="005506AF" w:rsidRDefault="005506AF" w:rsidP="00683992"/>
    <w:p w14:paraId="50F11C6A" w14:textId="77777777" w:rsidR="005506AF" w:rsidRDefault="005506AF" w:rsidP="00683992"/>
    <w:p w14:paraId="13B081EA" w14:textId="77777777" w:rsidR="00683992" w:rsidRPr="00683992" w:rsidRDefault="00683992" w:rsidP="00683992"/>
    <w:p w14:paraId="46E8047E" w14:textId="4E01389A" w:rsidR="00EF2988" w:rsidRDefault="00EF2988" w:rsidP="00EF2988"/>
    <w:p w14:paraId="1FE55C31" w14:textId="11E60DE1" w:rsidR="00EF2988" w:rsidRDefault="00EF2988" w:rsidP="00EF2988"/>
    <w:p w14:paraId="41AF3406" w14:textId="796BA85D" w:rsidR="00EF2988" w:rsidRDefault="00EF2988" w:rsidP="00EF2988"/>
    <w:p w14:paraId="3226DDFD" w14:textId="181F0376" w:rsidR="00EF2988" w:rsidRDefault="00EF2988" w:rsidP="00EF2988"/>
    <w:p w14:paraId="78D48375" w14:textId="0BC4052F" w:rsidR="00EF2988" w:rsidRDefault="00EF2988" w:rsidP="00EF2988"/>
    <w:p w14:paraId="7A07A247" w14:textId="11E98591" w:rsidR="00EF2988" w:rsidRDefault="00EF2988" w:rsidP="00EF2988"/>
    <w:p w14:paraId="46B5C43F" w14:textId="4636840C" w:rsidR="00EF2988" w:rsidRDefault="00EF2988" w:rsidP="00EF2988"/>
    <w:p w14:paraId="2142D24E" w14:textId="77777777" w:rsidR="005506AF" w:rsidRDefault="005506AF" w:rsidP="00C44A9C">
      <w:pPr>
        <w:jc w:val="both"/>
      </w:pPr>
    </w:p>
    <w:p w14:paraId="373CDC8E" w14:textId="77777777" w:rsidR="00C44A9C" w:rsidRDefault="00C44A9C" w:rsidP="00C44A9C">
      <w:pPr>
        <w:jc w:val="both"/>
      </w:pPr>
    </w:p>
    <w:p w14:paraId="7910DB18" w14:textId="77777777" w:rsidR="00C44A9C" w:rsidRDefault="00C44A9C" w:rsidP="00C44A9C">
      <w:pPr>
        <w:jc w:val="both"/>
      </w:pPr>
    </w:p>
    <w:p w14:paraId="49EC2EEA" w14:textId="77777777" w:rsidR="00C44A9C" w:rsidRDefault="00C44A9C" w:rsidP="00C44A9C">
      <w:pPr>
        <w:jc w:val="both"/>
      </w:pPr>
    </w:p>
    <w:p w14:paraId="53894D10" w14:textId="77777777" w:rsidR="00C44A9C" w:rsidRDefault="00C44A9C" w:rsidP="00C44A9C">
      <w:pPr>
        <w:jc w:val="both"/>
      </w:pPr>
    </w:p>
    <w:p w14:paraId="1B87C6A5" w14:textId="77777777" w:rsidR="00C44A9C" w:rsidRDefault="00C44A9C" w:rsidP="00C44A9C">
      <w:pPr>
        <w:jc w:val="both"/>
      </w:pPr>
    </w:p>
    <w:p w14:paraId="1A474E12" w14:textId="77777777" w:rsidR="00C44A9C" w:rsidRDefault="00C44A9C" w:rsidP="00C44A9C">
      <w:pPr>
        <w:jc w:val="both"/>
      </w:pPr>
    </w:p>
    <w:p w14:paraId="35A8A598" w14:textId="77777777" w:rsidR="00C44A9C" w:rsidRDefault="00C44A9C" w:rsidP="00C44A9C">
      <w:pPr>
        <w:jc w:val="both"/>
      </w:pPr>
    </w:p>
    <w:p w14:paraId="7E3E0556" w14:textId="77777777" w:rsidR="00C44A9C" w:rsidRDefault="00C44A9C" w:rsidP="00C44A9C">
      <w:pPr>
        <w:jc w:val="both"/>
      </w:pPr>
    </w:p>
    <w:p w14:paraId="6B950E06" w14:textId="77777777" w:rsidR="00C44A9C" w:rsidRDefault="00C44A9C" w:rsidP="00C44A9C">
      <w:pPr>
        <w:jc w:val="both"/>
      </w:pPr>
    </w:p>
    <w:p w14:paraId="70575F36" w14:textId="77777777" w:rsidR="00C44A9C" w:rsidRDefault="00C44A9C" w:rsidP="00C44A9C">
      <w:pPr>
        <w:jc w:val="both"/>
      </w:pPr>
    </w:p>
    <w:p w14:paraId="284FEF62" w14:textId="77777777" w:rsidR="00C44A9C" w:rsidRDefault="00C44A9C" w:rsidP="00C44A9C">
      <w:pPr>
        <w:jc w:val="both"/>
      </w:pPr>
    </w:p>
    <w:p w14:paraId="01F87746" w14:textId="77777777" w:rsidR="00C44A9C" w:rsidRDefault="00C44A9C" w:rsidP="00C44A9C">
      <w:pPr>
        <w:jc w:val="both"/>
      </w:pPr>
    </w:p>
    <w:p w14:paraId="2A923F1A" w14:textId="77777777" w:rsidR="00C44A9C" w:rsidRDefault="00C44A9C" w:rsidP="00C44A9C">
      <w:pPr>
        <w:jc w:val="both"/>
      </w:pPr>
    </w:p>
    <w:p w14:paraId="4F9C01B2" w14:textId="77777777" w:rsidR="00C44A9C" w:rsidRDefault="00C44A9C" w:rsidP="00C44A9C">
      <w:pPr>
        <w:jc w:val="both"/>
      </w:pPr>
    </w:p>
    <w:p w14:paraId="44689439" w14:textId="77777777" w:rsidR="00C44A9C" w:rsidRDefault="00C44A9C" w:rsidP="00C44A9C">
      <w:pPr>
        <w:jc w:val="both"/>
      </w:pPr>
    </w:p>
    <w:p w14:paraId="779503B7" w14:textId="77777777" w:rsidR="00C44A9C" w:rsidRDefault="00C44A9C" w:rsidP="00C44A9C">
      <w:pPr>
        <w:jc w:val="both"/>
      </w:pPr>
    </w:p>
    <w:p w14:paraId="1D3720C6" w14:textId="77777777" w:rsidR="00C44A9C" w:rsidRDefault="00C44A9C" w:rsidP="00C44A9C">
      <w:pPr>
        <w:jc w:val="both"/>
      </w:pPr>
    </w:p>
    <w:p w14:paraId="45D3B258" w14:textId="77777777" w:rsidR="00C44A9C" w:rsidRDefault="00C44A9C" w:rsidP="00C44A9C">
      <w:pPr>
        <w:jc w:val="both"/>
      </w:pPr>
    </w:p>
    <w:p w14:paraId="39F45C43" w14:textId="77777777" w:rsidR="00C44A9C" w:rsidRDefault="00C44A9C" w:rsidP="00C44A9C">
      <w:pPr>
        <w:jc w:val="both"/>
      </w:pPr>
    </w:p>
    <w:p w14:paraId="665AD6FE" w14:textId="77777777" w:rsidR="00C44A9C" w:rsidRDefault="00C44A9C" w:rsidP="00C44A9C">
      <w:pPr>
        <w:jc w:val="both"/>
      </w:pPr>
    </w:p>
    <w:p w14:paraId="23CCE480" w14:textId="77777777" w:rsidR="00C44A9C" w:rsidRDefault="00C44A9C" w:rsidP="00C44A9C">
      <w:pPr>
        <w:jc w:val="both"/>
      </w:pPr>
    </w:p>
    <w:p w14:paraId="30D561A9" w14:textId="77777777" w:rsidR="00C44A9C" w:rsidRDefault="00C44A9C" w:rsidP="00C44A9C">
      <w:pPr>
        <w:jc w:val="both"/>
      </w:pPr>
    </w:p>
    <w:p w14:paraId="613897EF" w14:textId="77777777" w:rsidR="00C44A9C" w:rsidRDefault="00C44A9C" w:rsidP="00C44A9C">
      <w:pPr>
        <w:jc w:val="both"/>
      </w:pPr>
    </w:p>
    <w:p w14:paraId="7D0A84A1" w14:textId="77777777" w:rsidR="00C44A9C" w:rsidRDefault="00C44A9C" w:rsidP="00C44A9C">
      <w:pPr>
        <w:jc w:val="both"/>
      </w:pPr>
    </w:p>
    <w:p w14:paraId="68614D4D" w14:textId="77777777" w:rsidR="00C44A9C" w:rsidRDefault="00C44A9C" w:rsidP="00C44A9C">
      <w:pPr>
        <w:jc w:val="both"/>
      </w:pPr>
    </w:p>
    <w:p w14:paraId="54480C10" w14:textId="77777777" w:rsidR="00C44A9C" w:rsidRDefault="00C44A9C" w:rsidP="00C44A9C">
      <w:pPr>
        <w:jc w:val="both"/>
      </w:pPr>
    </w:p>
    <w:p w14:paraId="057F9B72" w14:textId="77777777" w:rsidR="00C44A9C" w:rsidRDefault="00C44A9C" w:rsidP="00C44A9C">
      <w:pPr>
        <w:jc w:val="both"/>
      </w:pPr>
    </w:p>
    <w:p w14:paraId="0CF15043" w14:textId="77777777" w:rsidR="00C44A9C" w:rsidRDefault="00C44A9C" w:rsidP="00C44A9C">
      <w:pPr>
        <w:jc w:val="both"/>
      </w:pPr>
    </w:p>
    <w:p w14:paraId="0C4FEE74" w14:textId="77777777" w:rsidR="00C44A9C" w:rsidRDefault="00C44A9C" w:rsidP="00C44A9C">
      <w:pPr>
        <w:jc w:val="both"/>
      </w:pPr>
    </w:p>
    <w:p w14:paraId="2A54CD55" w14:textId="77777777" w:rsidR="00C44A9C" w:rsidRDefault="00C44A9C" w:rsidP="00C44A9C">
      <w:pPr>
        <w:jc w:val="both"/>
      </w:pPr>
    </w:p>
    <w:p w14:paraId="08B76DC3" w14:textId="77777777" w:rsidR="00C44A9C" w:rsidRDefault="00C44A9C" w:rsidP="00C44A9C">
      <w:pPr>
        <w:jc w:val="both"/>
      </w:pPr>
    </w:p>
    <w:p w14:paraId="4B856751" w14:textId="77777777" w:rsidR="00C44A9C" w:rsidRDefault="00C44A9C" w:rsidP="00C44A9C">
      <w:pPr>
        <w:jc w:val="both"/>
      </w:pPr>
    </w:p>
    <w:p w14:paraId="4CEEAE71" w14:textId="77777777" w:rsidR="00C44A9C" w:rsidRDefault="00C44A9C" w:rsidP="00C44A9C">
      <w:pPr>
        <w:jc w:val="both"/>
      </w:pPr>
    </w:p>
    <w:p w14:paraId="4F5110BA" w14:textId="77777777" w:rsidR="00C44A9C" w:rsidRDefault="00C44A9C" w:rsidP="00C44A9C">
      <w:pPr>
        <w:jc w:val="both"/>
      </w:pPr>
    </w:p>
    <w:p w14:paraId="12B3DFC1" w14:textId="77777777" w:rsidR="00C44A9C" w:rsidRDefault="00C44A9C" w:rsidP="00C44A9C">
      <w:pPr>
        <w:jc w:val="both"/>
      </w:pPr>
    </w:p>
    <w:p w14:paraId="01325E1F" w14:textId="77777777" w:rsidR="00C44A9C" w:rsidRDefault="00C44A9C" w:rsidP="00C44A9C">
      <w:pPr>
        <w:jc w:val="both"/>
      </w:pPr>
    </w:p>
    <w:p w14:paraId="4327C4F9" w14:textId="77777777" w:rsidR="00C44A9C" w:rsidRDefault="00C44A9C" w:rsidP="00C44A9C">
      <w:pPr>
        <w:jc w:val="both"/>
      </w:pPr>
    </w:p>
    <w:p w14:paraId="42DFE1B4" w14:textId="77777777" w:rsidR="00C44A9C" w:rsidRDefault="00C44A9C" w:rsidP="00C44A9C">
      <w:pPr>
        <w:jc w:val="both"/>
      </w:pPr>
    </w:p>
    <w:p w14:paraId="09909275" w14:textId="77777777" w:rsidR="00C44A9C" w:rsidRDefault="00C44A9C" w:rsidP="00C44A9C">
      <w:pPr>
        <w:jc w:val="both"/>
      </w:pPr>
    </w:p>
    <w:p w14:paraId="1E7BBD03" w14:textId="77777777" w:rsidR="00C44A9C" w:rsidRDefault="00C44A9C" w:rsidP="00C44A9C">
      <w:pPr>
        <w:jc w:val="both"/>
      </w:pPr>
    </w:p>
    <w:p w14:paraId="5A4F5CEC" w14:textId="0A4F47A2" w:rsidR="00C44A9C" w:rsidRDefault="00C44A9C" w:rsidP="00C44A9C">
      <w:pPr>
        <w:jc w:val="both"/>
        <w:sectPr w:rsidR="00C44A9C" w:rsidSect="005506AF">
          <w:type w:val="continuous"/>
          <w:pgSz w:w="11906" w:h="16838" w:code="9"/>
          <w:pgMar w:top="1080" w:right="907" w:bottom="1440" w:left="907" w:header="720" w:footer="720" w:gutter="0"/>
          <w:cols w:num="2" w:space="360"/>
          <w:docGrid w:linePitch="360"/>
        </w:sectPr>
      </w:pPr>
    </w:p>
    <w:p w14:paraId="556E6F01" w14:textId="628DA62E" w:rsidR="009303D9" w:rsidRPr="00EB6935" w:rsidRDefault="009303D9" w:rsidP="00C44A9C">
      <w:pPr>
        <w:pStyle w:val="Heading5"/>
        <w:jc w:val="both"/>
      </w:pPr>
      <w:r w:rsidRPr="00EB6935">
        <w:t>References</w:t>
      </w:r>
    </w:p>
    <w:p w14:paraId="08A550A9" w14:textId="77777777" w:rsidR="009303D9" w:rsidRPr="00EB6935" w:rsidRDefault="009303D9" w:rsidP="00836367">
      <w:pPr>
        <w:pStyle w:val="references"/>
        <w:numPr>
          <w:ilvl w:val="0"/>
          <w:numId w:val="0"/>
        </w:numPr>
        <w:ind w:left="360" w:hanging="360"/>
      </w:pPr>
    </w:p>
    <w:p w14:paraId="491407F6" w14:textId="77777777" w:rsidR="00DF5886" w:rsidRPr="003D7034" w:rsidRDefault="002440B0" w:rsidP="003D7034">
      <w:pPr>
        <w:widowControl w:val="0"/>
        <w:autoSpaceDE w:val="0"/>
        <w:autoSpaceDN w:val="0"/>
        <w:adjustRightInd w:val="0"/>
        <w:spacing w:after="40"/>
        <w:jc w:val="both"/>
        <w:rPr>
          <w:noProof/>
        </w:rPr>
      </w:pPr>
      <w:r w:rsidRPr="003D7034">
        <w:rPr>
          <w:b/>
          <w:spacing w:val="-1"/>
          <w:lang w:val="x-none" w:eastAsia="x-none"/>
        </w:rPr>
        <w:fldChar w:fldCharType="begin" w:fldLock="1"/>
      </w:r>
      <w:r w:rsidRPr="003D7034">
        <w:rPr>
          <w:b/>
          <w:spacing w:val="-1"/>
          <w:lang w:val="x-none" w:eastAsia="x-none"/>
        </w:rPr>
        <w:instrText xml:space="preserve">ADDIN Mendeley Bibliography CSL_BIBLIOGRAPHY </w:instrText>
      </w:r>
      <w:r w:rsidRPr="003D7034">
        <w:rPr>
          <w:b/>
          <w:spacing w:val="-1"/>
          <w:lang w:val="x-none" w:eastAsia="x-none"/>
        </w:rPr>
        <w:fldChar w:fldCharType="separate"/>
      </w:r>
      <w:r w:rsidR="00DF5886" w:rsidRPr="003D7034">
        <w:rPr>
          <w:noProof/>
        </w:rPr>
        <w:t xml:space="preserve">Ackerson, J. M., Dave, R. and Seliya, N. (2021) ‘Applications of recurrent neural network for biometric </w:t>
      </w:r>
      <w:r w:rsidR="00DF5886" w:rsidRPr="003D7034">
        <w:rPr>
          <w:noProof/>
        </w:rPr>
        <w:t xml:space="preserve">authentication \&amp; anomaly detection’, </w:t>
      </w:r>
      <w:r w:rsidR="00DF5886" w:rsidRPr="003D7034">
        <w:rPr>
          <w:i/>
          <w:iCs/>
          <w:noProof/>
        </w:rPr>
        <w:t>Information</w:t>
      </w:r>
      <w:r w:rsidR="00DF5886" w:rsidRPr="003D7034">
        <w:rPr>
          <w:noProof/>
        </w:rPr>
        <w:t>, 12(7), p. 272.</w:t>
      </w:r>
    </w:p>
    <w:p w14:paraId="2082346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iy\ik, H. and Yavuz, H. (2021) ‘Artificial neural network application for aerodynamics of an airfoil equipped with plasma actuators’, </w:t>
      </w:r>
      <w:r w:rsidRPr="003D7034">
        <w:rPr>
          <w:i/>
          <w:iCs/>
          <w:noProof/>
        </w:rPr>
        <w:t>Journal of Applied Fluid Mechanics</w:t>
      </w:r>
      <w:r w:rsidRPr="003D7034">
        <w:rPr>
          <w:noProof/>
        </w:rPr>
        <w:t xml:space="preserve">, </w:t>
      </w:r>
      <w:r w:rsidRPr="003D7034">
        <w:rPr>
          <w:noProof/>
        </w:rPr>
        <w:lastRenderedPageBreak/>
        <w:t>14(4), pp. 1165–1181.</w:t>
      </w:r>
    </w:p>
    <w:p w14:paraId="3E21D4B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ari, M. and Do, T. N. A. (2021) ‘A systematic review of machine learning in logistics and supply chain management: current trends and future directions’, </w:t>
      </w:r>
      <w:r w:rsidRPr="003D7034">
        <w:rPr>
          <w:i/>
          <w:iCs/>
          <w:noProof/>
        </w:rPr>
        <w:t>Benchmarking: An International Journal</w:t>
      </w:r>
      <w:r w:rsidRPr="003D7034">
        <w:rPr>
          <w:noProof/>
        </w:rPr>
        <w:t>.</w:t>
      </w:r>
    </w:p>
    <w:p w14:paraId="32EA8D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lmiani, M. </w:t>
      </w:r>
      <w:r w:rsidRPr="003D7034">
        <w:rPr>
          <w:i/>
          <w:iCs/>
          <w:noProof/>
        </w:rPr>
        <w:t>et al.</w:t>
      </w:r>
      <w:r w:rsidRPr="003D7034">
        <w:rPr>
          <w:noProof/>
        </w:rPr>
        <w:t xml:space="preserve"> (2020) ‘Deep recurrent neural network for IoT intrusion detection system’, </w:t>
      </w:r>
      <w:r w:rsidRPr="003D7034">
        <w:rPr>
          <w:i/>
          <w:iCs/>
          <w:noProof/>
        </w:rPr>
        <w:t>Simulation Modelling Practice and Theory</w:t>
      </w:r>
      <w:r w:rsidRPr="003D7034">
        <w:rPr>
          <w:noProof/>
        </w:rPr>
        <w:t>, 101, p. 102031.</w:t>
      </w:r>
    </w:p>
    <w:p w14:paraId="6B4749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paydin, H. </w:t>
      </w:r>
      <w:r w:rsidRPr="003D7034">
        <w:rPr>
          <w:i/>
          <w:iCs/>
          <w:noProof/>
        </w:rPr>
        <w:t>et al.</w:t>
      </w:r>
      <w:r w:rsidRPr="003D7034">
        <w:rPr>
          <w:noProof/>
        </w:rPr>
        <w:t xml:space="preserve"> (2020) ‘Comparative analysis of recurrent neural network architectures for reservoir inflow forecasting’, </w:t>
      </w:r>
      <w:r w:rsidRPr="003D7034">
        <w:rPr>
          <w:i/>
          <w:iCs/>
          <w:noProof/>
        </w:rPr>
        <w:t>Water</w:t>
      </w:r>
      <w:r w:rsidRPr="003D7034">
        <w:rPr>
          <w:noProof/>
        </w:rPr>
        <w:t>, 12(5), p. 1500.</w:t>
      </w:r>
    </w:p>
    <w:p w14:paraId="28D4E31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0A18155D"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58F852DF"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 xml:space="preserve">Abdi, </w:t>
      </w:r>
      <w:proofErr w:type="gramStart"/>
      <w:r w:rsidRPr="003D7034">
        <w:rPr>
          <w:color w:val="222222"/>
          <w:shd w:val="clear" w:color="auto" w:fill="FFFFFF"/>
        </w:rPr>
        <w:t>H.</w:t>
      </w:r>
      <w:proofErr w:type="gramEnd"/>
      <w:r w:rsidRPr="003D7034">
        <w:rPr>
          <w:color w:val="222222"/>
          <w:shd w:val="clear" w:color="auto" w:fill="FFFFFF"/>
        </w:rPr>
        <w:t xml:space="preserve">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499016C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37C74529"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2B5007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Biau</w:t>
      </w:r>
      <w:proofErr w:type="spellEnd"/>
      <w:r w:rsidRPr="003D7034">
        <w:rPr>
          <w:color w:val="222222"/>
          <w:shd w:val="clear" w:color="auto" w:fill="FFFFFF"/>
        </w:rPr>
        <w:t xml:space="preserve">, G. and </w:t>
      </w:r>
      <w:proofErr w:type="spellStart"/>
      <w:r w:rsidRPr="003D7034">
        <w:rPr>
          <w:color w:val="222222"/>
          <w:shd w:val="clear" w:color="auto" w:fill="FFFFFF"/>
        </w:rPr>
        <w:t>Scornet</w:t>
      </w:r>
      <w:proofErr w:type="spellEnd"/>
      <w:r w:rsidRPr="003D7034">
        <w:rPr>
          <w:color w:val="222222"/>
          <w:shd w:val="clear" w:color="auto" w:fill="FFFFFF"/>
        </w:rPr>
        <w: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4DF0B5A"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1BC351F1" w14:textId="77777777" w:rsidR="003D7034" w:rsidRPr="003D7034" w:rsidRDefault="003D7034" w:rsidP="003D7034">
      <w:pPr>
        <w:widowControl w:val="0"/>
        <w:autoSpaceDE w:val="0"/>
        <w:autoSpaceDN w:val="0"/>
        <w:adjustRightInd w:val="0"/>
        <w:spacing w:after="40"/>
        <w:jc w:val="both"/>
        <w:rPr>
          <w:noProof/>
        </w:rPr>
      </w:pPr>
    </w:p>
    <w:p w14:paraId="2F2B40A6"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Bertolini</w:t>
      </w:r>
      <w:proofErr w:type="spellEnd"/>
      <w:r w:rsidRPr="003D7034">
        <w:rPr>
          <w:color w:val="222222"/>
          <w:shd w:val="clear" w:color="auto" w:fill="FFFFFF"/>
        </w:rPr>
        <w:t xml:space="preserve">, M., </w:t>
      </w:r>
      <w:proofErr w:type="spellStart"/>
      <w:r w:rsidRPr="003D7034">
        <w:rPr>
          <w:color w:val="222222"/>
          <w:shd w:val="clear" w:color="auto" w:fill="FFFFFF"/>
        </w:rPr>
        <w:t>Mezzogori</w:t>
      </w:r>
      <w:proofErr w:type="spellEnd"/>
      <w:r w:rsidRPr="003D7034">
        <w:rPr>
          <w:color w:val="222222"/>
          <w:shd w:val="clear" w:color="auto" w:fill="FFFFFF"/>
        </w:rPr>
        <w:t xml:space="preserve">, D., </w:t>
      </w:r>
      <w:proofErr w:type="spellStart"/>
      <w:r w:rsidRPr="003D7034">
        <w:rPr>
          <w:color w:val="222222"/>
          <w:shd w:val="clear" w:color="auto" w:fill="FFFFFF"/>
        </w:rPr>
        <w:t>Neroni</w:t>
      </w:r>
      <w:proofErr w:type="spellEnd"/>
      <w:r w:rsidRPr="003D7034">
        <w:rPr>
          <w:color w:val="222222"/>
          <w:shd w:val="clear" w:color="auto" w:fill="FFFFFF"/>
        </w:rPr>
        <w:t xml:space="preserve">, M. and </w:t>
      </w:r>
      <w:proofErr w:type="spellStart"/>
      <w:r w:rsidRPr="003D7034">
        <w:rPr>
          <w:color w:val="222222"/>
          <w:shd w:val="clear" w:color="auto" w:fill="FFFFFF"/>
        </w:rPr>
        <w:t>Zammori</w:t>
      </w:r>
      <w:proofErr w:type="spellEnd"/>
      <w:r w:rsidRPr="003D7034">
        <w:rPr>
          <w:color w:val="222222"/>
          <w:shd w:val="clear" w:color="auto" w:fill="FFFFFF"/>
        </w:rPr>
        <w:t>,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p w14:paraId="295BFFB1" w14:textId="77777777" w:rsidR="003D7034" w:rsidRPr="003D7034" w:rsidRDefault="003D7034" w:rsidP="003D7034">
      <w:pPr>
        <w:widowControl w:val="0"/>
        <w:autoSpaceDE w:val="0"/>
        <w:autoSpaceDN w:val="0"/>
        <w:adjustRightInd w:val="0"/>
        <w:spacing w:after="40"/>
        <w:jc w:val="both"/>
        <w:rPr>
          <w:noProof/>
        </w:rPr>
      </w:pPr>
    </w:p>
    <w:p w14:paraId="496CE5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1AEE0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dte, H. (2007) </w:t>
      </w:r>
      <w:r w:rsidRPr="003D7034">
        <w:rPr>
          <w:i/>
          <w:iCs/>
          <w:noProof/>
        </w:rPr>
        <w:t>Komplexität in Organisationen: organisationstheoretische Betrachtungen und agentenbasierte Simulation</w:t>
      </w:r>
      <w:r w:rsidRPr="003D7034">
        <w:rPr>
          <w:noProof/>
        </w:rPr>
        <w:t>. Springer-Verlag.</w:t>
      </w:r>
    </w:p>
    <w:p w14:paraId="5CF435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erjee, I. </w:t>
      </w:r>
      <w:r w:rsidRPr="003D7034">
        <w:rPr>
          <w:i/>
          <w:iCs/>
          <w:noProof/>
        </w:rPr>
        <w:t>et al.</w:t>
      </w:r>
      <w:r w:rsidRPr="003D7034">
        <w:rPr>
          <w:noProof/>
        </w:rPr>
        <w:t xml:space="preserve"> (2019) ‘Comparative effectiveness of convolutional neural network (CNN) and recurrent neural network (RNN) architectures for radiology text report classification’, </w:t>
      </w:r>
      <w:r w:rsidRPr="003D7034">
        <w:rPr>
          <w:i/>
          <w:iCs/>
          <w:noProof/>
        </w:rPr>
        <w:t>Artificial intelligence in medicine</w:t>
      </w:r>
      <w:r w:rsidRPr="003D7034">
        <w:rPr>
          <w:noProof/>
        </w:rPr>
        <w:t>, 97, pp. 79–88.</w:t>
      </w:r>
    </w:p>
    <w:p w14:paraId="1FAEAB5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ishop, C. M. (1994) ‘Neural networks and their applications’, </w:t>
      </w:r>
      <w:r w:rsidRPr="003D7034">
        <w:rPr>
          <w:i/>
          <w:iCs/>
          <w:noProof/>
        </w:rPr>
        <w:t>Review of scientific instruments</w:t>
      </w:r>
      <w:r w:rsidRPr="003D7034">
        <w:rPr>
          <w:noProof/>
        </w:rPr>
        <w:t>, 65(6), pp. 1803–1832.</w:t>
      </w:r>
    </w:p>
    <w:p w14:paraId="0AF0CC1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orges, A. F. 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52D1E512" w14:textId="77777777" w:rsidR="00DF5886" w:rsidRPr="003D7034" w:rsidRDefault="00DF5886" w:rsidP="003D7034">
      <w:pPr>
        <w:widowControl w:val="0"/>
        <w:autoSpaceDE w:val="0"/>
        <w:autoSpaceDN w:val="0"/>
        <w:adjustRightInd w:val="0"/>
        <w:spacing w:after="40"/>
        <w:jc w:val="both"/>
        <w:rPr>
          <w:noProof/>
        </w:rPr>
      </w:pPr>
      <w:r w:rsidRPr="003D7034">
        <w:rPr>
          <w:noProof/>
        </w:rPr>
        <w:t>Box, G. E., Jenkins, G. M. and Reinsel, G. (1970) ‘Time series analysis: forecasting and control Holden-day San Francisco 1970’.</w:t>
      </w:r>
    </w:p>
    <w:p w14:paraId="594DBA2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urges, C. J. C. (1998) ‘A tutorial on support vector machines for pattern recognition’, </w:t>
      </w:r>
      <w:r w:rsidRPr="003D7034">
        <w:rPr>
          <w:i/>
          <w:iCs/>
          <w:noProof/>
        </w:rPr>
        <w:t>Data mining and knowledge discovery</w:t>
      </w:r>
      <w:r w:rsidRPr="003D7034">
        <w:rPr>
          <w:noProof/>
        </w:rPr>
        <w:t>, 2(2), pp. 121–167.</w:t>
      </w:r>
    </w:p>
    <w:p w14:paraId="15EB69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Čerka, P., Grigien\.e, J. and Sirbikyt\.e, G. . (2015) ‘Liability for damages caused by artificial intelligence’, </w:t>
      </w:r>
      <w:r w:rsidRPr="003D7034">
        <w:rPr>
          <w:i/>
          <w:iCs/>
          <w:noProof/>
        </w:rPr>
        <w:t>Computer law \&amp; security review</w:t>
      </w:r>
      <w:r w:rsidRPr="003D7034">
        <w:rPr>
          <w:noProof/>
        </w:rPr>
        <w:t>, 31(3), pp. 376–389.</w:t>
      </w:r>
    </w:p>
    <w:p w14:paraId="033A11B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en, J. </w:t>
      </w:r>
      <w:r w:rsidRPr="003D7034">
        <w:rPr>
          <w:i/>
          <w:iCs/>
          <w:noProof/>
        </w:rPr>
        <w:t>et al.</w:t>
      </w:r>
      <w:r w:rsidRPr="003D7034">
        <w:rPr>
          <w:noProof/>
        </w:rPr>
        <w:t xml:space="preserve"> (2019) ‘Gated recurrent unit based recurrent neural network for remaining useful life prediction of nonlinear deterioration process’, </w:t>
      </w:r>
      <w:r w:rsidRPr="003D7034">
        <w:rPr>
          <w:i/>
          <w:iCs/>
          <w:noProof/>
        </w:rPr>
        <w:t>Reliability Engineering \&amp; System Safety</w:t>
      </w:r>
      <w:r w:rsidRPr="003D7034">
        <w:rPr>
          <w:noProof/>
        </w:rPr>
        <w:t>, 185, pp. 372–382.</w:t>
      </w:r>
    </w:p>
    <w:p w14:paraId="65C73DC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w:t>
      </w:r>
      <w:r w:rsidRPr="003D7034">
        <w:rPr>
          <w:i/>
          <w:iCs/>
          <w:noProof/>
        </w:rPr>
        <w:t>et al.</w:t>
      </w:r>
      <w:r w:rsidRPr="003D7034">
        <w:rPr>
          <w:noProof/>
        </w:rPr>
        <w:t xml:space="preserve"> (2018) ‘Multilayer hybrid deep-learning method for waste classification and recycling’, </w:t>
      </w:r>
      <w:r w:rsidRPr="003D7034">
        <w:rPr>
          <w:i/>
          <w:iCs/>
          <w:noProof/>
        </w:rPr>
        <w:t>Computational Intelligence and Neuroscience</w:t>
      </w:r>
      <w:r w:rsidRPr="003D7034">
        <w:rPr>
          <w:noProof/>
        </w:rPr>
        <w:t>, 2018.</w:t>
      </w:r>
    </w:p>
    <w:p w14:paraId="2799C50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Fei, J. and Hou, S. (2019) ‘Adaptive global sliding-mode control for dynamic systems using double hidden layer recurrent neural network structure’, </w:t>
      </w:r>
      <w:r w:rsidRPr="003D7034">
        <w:rPr>
          <w:i/>
          <w:iCs/>
          <w:noProof/>
        </w:rPr>
        <w:t>IEEE transactions on neural networks and learning systems</w:t>
      </w:r>
      <w:r w:rsidRPr="003D7034">
        <w:rPr>
          <w:noProof/>
        </w:rPr>
        <w:t>, 31(4), pp. 1297–1309.</w:t>
      </w:r>
    </w:p>
    <w:p w14:paraId="51285D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w:t>
      </w:r>
    </w:p>
    <w:p w14:paraId="14A48860" w14:textId="77777777" w:rsidR="003D7034" w:rsidRPr="003D7034" w:rsidRDefault="003D7034" w:rsidP="003D7034">
      <w:pPr>
        <w:widowControl w:val="0"/>
        <w:autoSpaceDE w:val="0"/>
        <w:autoSpaceDN w:val="0"/>
        <w:adjustRightInd w:val="0"/>
        <w:spacing w:after="40"/>
        <w:jc w:val="both"/>
        <w:rPr>
          <w:noProof/>
        </w:rPr>
      </w:pPr>
      <w:bookmarkStart w:id="3" w:name="OLE_LINK53"/>
      <w:bookmarkStart w:id="4" w:name="OLE_LINK54"/>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071096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 xml:space="preserve">Abdi, </w:t>
      </w:r>
      <w:proofErr w:type="gramStart"/>
      <w:r w:rsidRPr="003D7034">
        <w:rPr>
          <w:color w:val="222222"/>
          <w:shd w:val="clear" w:color="auto" w:fill="FFFFFF"/>
        </w:rPr>
        <w:t>H.</w:t>
      </w:r>
      <w:proofErr w:type="gramEnd"/>
      <w:r w:rsidRPr="003D7034">
        <w:rPr>
          <w:color w:val="222222"/>
          <w:shd w:val="clear" w:color="auto" w:fill="FFFFFF"/>
        </w:rPr>
        <w:t xml:space="preserve">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225B4B5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236752E1"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4DE353A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Biau</w:t>
      </w:r>
      <w:proofErr w:type="spellEnd"/>
      <w:r w:rsidRPr="003D7034">
        <w:rPr>
          <w:color w:val="222222"/>
          <w:shd w:val="clear" w:color="auto" w:fill="FFFFFF"/>
        </w:rPr>
        <w:t xml:space="preserve">, G. and </w:t>
      </w:r>
      <w:proofErr w:type="spellStart"/>
      <w:r w:rsidRPr="003D7034">
        <w:rPr>
          <w:color w:val="222222"/>
          <w:shd w:val="clear" w:color="auto" w:fill="FFFFFF"/>
        </w:rPr>
        <w:t>Scornet</w:t>
      </w:r>
      <w:proofErr w:type="spellEnd"/>
      <w:r w:rsidRPr="003D7034">
        <w:rPr>
          <w:color w:val="222222"/>
          <w:shd w:val="clear" w:color="auto" w:fill="FFFFFF"/>
        </w:rPr>
        <w: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50C5C2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6637DFAA" w14:textId="77777777" w:rsidR="003D7034" w:rsidRPr="003D7034" w:rsidRDefault="003D7034" w:rsidP="003D7034">
      <w:pPr>
        <w:widowControl w:val="0"/>
        <w:autoSpaceDE w:val="0"/>
        <w:autoSpaceDN w:val="0"/>
        <w:adjustRightInd w:val="0"/>
        <w:spacing w:after="40"/>
        <w:jc w:val="both"/>
        <w:rPr>
          <w:noProof/>
        </w:rPr>
      </w:pPr>
    </w:p>
    <w:p w14:paraId="088C7000"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Bertolini</w:t>
      </w:r>
      <w:proofErr w:type="spellEnd"/>
      <w:r w:rsidRPr="003D7034">
        <w:rPr>
          <w:color w:val="222222"/>
          <w:shd w:val="clear" w:color="auto" w:fill="FFFFFF"/>
        </w:rPr>
        <w:t xml:space="preserve">, M., </w:t>
      </w:r>
      <w:proofErr w:type="spellStart"/>
      <w:r w:rsidRPr="003D7034">
        <w:rPr>
          <w:color w:val="222222"/>
          <w:shd w:val="clear" w:color="auto" w:fill="FFFFFF"/>
        </w:rPr>
        <w:t>Mezzogori</w:t>
      </w:r>
      <w:proofErr w:type="spellEnd"/>
      <w:r w:rsidRPr="003D7034">
        <w:rPr>
          <w:color w:val="222222"/>
          <w:shd w:val="clear" w:color="auto" w:fill="FFFFFF"/>
        </w:rPr>
        <w:t xml:space="preserve">, D., </w:t>
      </w:r>
      <w:proofErr w:type="spellStart"/>
      <w:r w:rsidRPr="003D7034">
        <w:rPr>
          <w:color w:val="222222"/>
          <w:shd w:val="clear" w:color="auto" w:fill="FFFFFF"/>
        </w:rPr>
        <w:t>Neroni</w:t>
      </w:r>
      <w:proofErr w:type="spellEnd"/>
      <w:r w:rsidRPr="003D7034">
        <w:rPr>
          <w:color w:val="222222"/>
          <w:shd w:val="clear" w:color="auto" w:fill="FFFFFF"/>
        </w:rPr>
        <w:t xml:space="preserve">, M. and </w:t>
      </w:r>
      <w:proofErr w:type="spellStart"/>
      <w:r w:rsidRPr="003D7034">
        <w:rPr>
          <w:color w:val="222222"/>
          <w:shd w:val="clear" w:color="auto" w:fill="FFFFFF"/>
        </w:rPr>
        <w:t>Zammori</w:t>
      </w:r>
      <w:proofErr w:type="spellEnd"/>
      <w:r w:rsidRPr="003D7034">
        <w:rPr>
          <w:color w:val="222222"/>
          <w:shd w:val="clear" w:color="auto" w:fill="FFFFFF"/>
        </w:rPr>
        <w:t>,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bookmarkEnd w:id="3"/>
    <w:bookmarkEnd w:id="4"/>
    <w:p w14:paraId="0EB1716A" w14:textId="77777777" w:rsidR="003D7034" w:rsidRPr="003D7034" w:rsidRDefault="003D7034" w:rsidP="003D7034">
      <w:pPr>
        <w:widowControl w:val="0"/>
        <w:autoSpaceDE w:val="0"/>
        <w:autoSpaceDN w:val="0"/>
        <w:adjustRightInd w:val="0"/>
        <w:spacing w:after="40"/>
        <w:jc w:val="both"/>
        <w:rPr>
          <w:noProof/>
        </w:rPr>
      </w:pPr>
    </w:p>
    <w:p w14:paraId="4858B8F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astro, R.P.L.D., Armayor, D.P., Gómez, J.M., Mosquera, I.S. and Batista, J.A.D., 2009, September. Semantic supported modeling and orchestration of logistic integrated processes, with focus on supply chain: Framework design. In </w:t>
      </w:r>
      <w:r w:rsidRPr="003D7034">
        <w:rPr>
          <w:i/>
          <w:iCs/>
          <w:noProof/>
        </w:rPr>
        <w:t>International Conference on ICT Innovations</w:t>
      </w:r>
      <w:r w:rsidRPr="003D7034">
        <w:rPr>
          <w:noProof/>
        </w:rPr>
        <w:t xml:space="preserve"> (pp. 285-294). Springer, Berlin, Heidelberg.</w:t>
      </w:r>
    </w:p>
    <w:p w14:paraId="0EBBA95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Čerka, P., Grigien\.e, J. and Sirbikyt\.e, G.. (2015) ‘Liability for damages caused by artificial intelligence’, </w:t>
      </w:r>
      <w:r w:rsidRPr="003D7034">
        <w:rPr>
          <w:i/>
          <w:iCs/>
          <w:noProof/>
        </w:rPr>
        <w:t>Computer law \&amp; security review</w:t>
      </w:r>
      <w:r w:rsidRPr="003D7034">
        <w:rPr>
          <w:noProof/>
        </w:rPr>
        <w:t>, 31(3), pp. 376–389.</w:t>
      </w:r>
    </w:p>
    <w:p w14:paraId="505BC2B2"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ollin, J., Eloranta, E. and Holmström, J. (2009) ‘How to </w:t>
      </w:r>
      <w:r w:rsidRPr="003D7034">
        <w:rPr>
          <w:noProof/>
        </w:rPr>
        <w:lastRenderedPageBreak/>
        <w:t xml:space="preserve">design the right supply chains for your customers’, </w:t>
      </w:r>
      <w:r w:rsidRPr="003D7034">
        <w:rPr>
          <w:i/>
          <w:iCs/>
          <w:noProof/>
        </w:rPr>
        <w:t>Supply Chain Management: An International Journal</w:t>
      </w:r>
      <w:r w:rsidRPr="003D7034">
        <w:rPr>
          <w:noProof/>
        </w:rPr>
        <w:t xml:space="preserve"> [Preprint].</w:t>
      </w:r>
    </w:p>
    <w:p w14:paraId="6B4915E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Dalmolen, S., Moonen, H.M., van Hillegersberg, J., Stoter, A.J.R. and Cornelisse, E., 2015, May. Supply chain orchestration and choreography: Programmable logistics using semantics. </w:t>
      </w:r>
      <w:r w:rsidRPr="003D7034">
        <w:rPr>
          <w:i/>
          <w:iCs/>
          <w:noProof/>
        </w:rPr>
        <w:t>In 2015 4th International Conference on Advanced Logistics and Transport (ICALT)</w:t>
      </w:r>
      <w:r w:rsidRPr="003D7034">
        <w:rPr>
          <w:noProof/>
        </w:rPr>
        <w:t xml:space="preserve"> (pp. 76-81). IEEE.</w:t>
      </w:r>
    </w:p>
    <w:p w14:paraId="6DDB418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Gholamian, M.R. and Taghanzadeh, A.H. (2017) ‘Integrated network design of wheat supply chain: A real case of Iran’, </w:t>
      </w:r>
      <w:r w:rsidRPr="003D7034">
        <w:rPr>
          <w:i/>
          <w:iCs/>
          <w:noProof/>
        </w:rPr>
        <w:t>Computers and Electronics in Agriculture</w:t>
      </w:r>
      <w:r w:rsidRPr="003D7034">
        <w:rPr>
          <w:noProof/>
        </w:rPr>
        <w:t>, 140, pp. 139–147.</w:t>
      </w:r>
    </w:p>
    <w:p w14:paraId="0F6E7BE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1C93A03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user, F., Pomponne, V., Jiang, Z., Lamothe, J. and Benaben, F., 2017, June. Processes orchestration for preventing and managing shortages in a supply chain a dermo-cosmetics use case. </w:t>
      </w:r>
      <w:r w:rsidRPr="003D7034">
        <w:rPr>
          <w:i/>
          <w:iCs/>
          <w:noProof/>
        </w:rPr>
        <w:t>In 2017 International Conference on Engineering, Technology and Innovation</w:t>
      </w:r>
      <w:r w:rsidRPr="003D7034">
        <w:rPr>
          <w:noProof/>
        </w:rPr>
        <w:t xml:space="preserve"> (ICE/ITMC) (pp. 1227-1234). IEEE.</w:t>
      </w:r>
    </w:p>
    <w:p w14:paraId="66751A6A" w14:textId="77777777" w:rsidR="003D7034" w:rsidRPr="003D7034" w:rsidRDefault="003D7034" w:rsidP="003D7034">
      <w:pPr>
        <w:widowControl w:val="0"/>
        <w:autoSpaceDE w:val="0"/>
        <w:autoSpaceDN w:val="0"/>
        <w:adjustRightInd w:val="0"/>
        <w:spacing w:after="40"/>
        <w:jc w:val="both"/>
        <w:rPr>
          <w:noProof/>
        </w:rPr>
      </w:pPr>
    </w:p>
    <w:p w14:paraId="3583519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hruv, P. and Naskar, S. (2020) ‘Image classification using convolutional neural network (CNN) and recurrent neural network (RNN): a review’, </w:t>
      </w:r>
      <w:r w:rsidRPr="003D7034">
        <w:rPr>
          <w:i/>
          <w:iCs/>
          <w:noProof/>
        </w:rPr>
        <w:t>Machine learning and information processing</w:t>
      </w:r>
      <w:r w:rsidRPr="003D7034">
        <w:rPr>
          <w:noProof/>
        </w:rPr>
        <w:t>, pp. 367–381.</w:t>
      </w:r>
    </w:p>
    <w:p w14:paraId="09DCE13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oebling, S. W. </w:t>
      </w:r>
      <w:r w:rsidRPr="003D7034">
        <w:rPr>
          <w:i/>
          <w:iCs/>
          <w:noProof/>
        </w:rPr>
        <w:t>et al.</w:t>
      </w:r>
      <w:r w:rsidRPr="003D7034">
        <w:rPr>
          <w:noProof/>
        </w:rPr>
        <w:t xml:space="preserve"> (1996) ‘Damage identification and health monitoring of structural and mechanical systems from changes in their vibration characteristics: a literature review’.</w:t>
      </w:r>
    </w:p>
    <w:p w14:paraId="79B90E5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Eastwood, C. and Rue, B. Dela (2020) ‘Developing decision-support systems for pasture and rangeland management’, in </w:t>
      </w:r>
      <w:r w:rsidRPr="003D7034">
        <w:rPr>
          <w:i/>
          <w:iCs/>
          <w:noProof/>
        </w:rPr>
        <w:t>Improving data management and decision support systems in agriculture</w:t>
      </w:r>
      <w:r w:rsidRPr="003D7034">
        <w:rPr>
          <w:noProof/>
        </w:rPr>
        <w:t>. Burleigh Dodds Science Publishing, pp. 279–310.</w:t>
      </w:r>
    </w:p>
    <w:p w14:paraId="4B68EAA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lah, F. </w:t>
      </w:r>
      <w:r w:rsidRPr="003D7034">
        <w:rPr>
          <w:i/>
          <w:iCs/>
          <w:noProof/>
        </w:rPr>
        <w:t>et al.</w:t>
      </w:r>
      <w:r w:rsidRPr="003D7034">
        <w:rPr>
          <w:noProof/>
        </w:rPr>
        <w:t xml:space="preserve"> (2019) ‘Artificial neural networks for flood susceptibility mapping in data-scarce urban areas’, in </w:t>
      </w:r>
      <w:r w:rsidRPr="003D7034">
        <w:rPr>
          <w:i/>
          <w:iCs/>
          <w:noProof/>
        </w:rPr>
        <w:t>Spatial modeling in GIS and R for Earth and Environmental Sciences</w:t>
      </w:r>
      <w:r w:rsidRPr="003D7034">
        <w:rPr>
          <w:noProof/>
        </w:rPr>
        <w:t>. Elsevier, pp. 323–336.</w:t>
      </w:r>
    </w:p>
    <w:p w14:paraId="12FE5BF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n, C. </w:t>
      </w:r>
      <w:r w:rsidRPr="003D7034">
        <w:rPr>
          <w:i/>
          <w:iCs/>
          <w:noProof/>
        </w:rPr>
        <w:t>et al.</w:t>
      </w:r>
      <w:r w:rsidRPr="003D7034">
        <w:rPr>
          <w:noProof/>
        </w:rPr>
        <w:t xml:space="preserve"> (2019) ‘Assessment of deep recurrent neural network-based strategies for short-term building energy predictions’, </w:t>
      </w:r>
      <w:r w:rsidRPr="003D7034">
        <w:rPr>
          <w:i/>
          <w:iCs/>
          <w:noProof/>
        </w:rPr>
        <w:t>Applied energy</w:t>
      </w:r>
      <w:r w:rsidRPr="003D7034">
        <w:rPr>
          <w:noProof/>
        </w:rPr>
        <w:t>, 236, pp. 700–710.</w:t>
      </w:r>
    </w:p>
    <w:p w14:paraId="4319CF2B" w14:textId="77777777" w:rsidR="00DF5886" w:rsidRPr="003D7034" w:rsidRDefault="00DF5886" w:rsidP="003D7034">
      <w:pPr>
        <w:widowControl w:val="0"/>
        <w:autoSpaceDE w:val="0"/>
        <w:autoSpaceDN w:val="0"/>
        <w:adjustRightInd w:val="0"/>
        <w:spacing w:after="40"/>
        <w:jc w:val="both"/>
        <w:rPr>
          <w:noProof/>
        </w:rPr>
      </w:pPr>
      <w:r w:rsidRPr="003D7034">
        <w:rPr>
          <w:noProof/>
        </w:rPr>
        <w:t>Forrester, J. W. (1961) ‘Industrial Dynamics Cambridge MA’. Productivity Press.</w:t>
      </w:r>
    </w:p>
    <w:p w14:paraId="502D7B5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arner, A. J. </w:t>
      </w:r>
      <w:r w:rsidRPr="003D7034">
        <w:rPr>
          <w:i/>
          <w:iCs/>
          <w:noProof/>
        </w:rPr>
        <w:t>et al.</w:t>
      </w:r>
      <w:r w:rsidRPr="003D7034">
        <w:rPr>
          <w:noProof/>
        </w:rPr>
        <w:t xml:space="preserve"> (2021) ‘Juvenile idiopathic arthritis: a review of novel diagnostic and monitoring technologies’, in </w:t>
      </w:r>
      <w:r w:rsidRPr="003D7034">
        <w:rPr>
          <w:i/>
          <w:iCs/>
          <w:noProof/>
        </w:rPr>
        <w:t>Healthcare</w:t>
      </w:r>
      <w:r w:rsidRPr="003D7034">
        <w:rPr>
          <w:noProof/>
        </w:rPr>
        <w:t>, p. 1683.</w:t>
      </w:r>
    </w:p>
    <w:p w14:paraId="7BE08BF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holamian, M. R. and Taghanzadeh, A. H. (2017) ‘Integrated network design of wheat supply chain: A real case of Iran’, </w:t>
      </w:r>
      <w:r w:rsidRPr="003D7034">
        <w:rPr>
          <w:i/>
          <w:iCs/>
          <w:noProof/>
        </w:rPr>
        <w:t>Computers and Electronics in Agriculture</w:t>
      </w:r>
      <w:r w:rsidRPr="003D7034">
        <w:rPr>
          <w:noProof/>
        </w:rPr>
        <w:t>, 140, pp. 139–147.</w:t>
      </w:r>
    </w:p>
    <w:p w14:paraId="7066961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rossman, I. </w:t>
      </w:r>
      <w:r w:rsidRPr="003D7034">
        <w:rPr>
          <w:i/>
          <w:iCs/>
          <w:noProof/>
        </w:rPr>
        <w:t>et al.</w:t>
      </w:r>
      <w:r w:rsidRPr="003D7034">
        <w:rPr>
          <w:noProof/>
        </w:rPr>
        <w:t xml:space="preserve"> (2022) ‘Can machine learning improve small area population forecasts? A forecast combination approach’, </w:t>
      </w:r>
      <w:r w:rsidRPr="003D7034">
        <w:rPr>
          <w:i/>
          <w:iCs/>
          <w:noProof/>
        </w:rPr>
        <w:t>Computers, Environment and Urban Systems</w:t>
      </w:r>
      <w:r w:rsidRPr="003D7034">
        <w:rPr>
          <w:noProof/>
        </w:rPr>
        <w:t>, 95, p. 101806.</w:t>
      </w:r>
    </w:p>
    <w:p w14:paraId="2A99BB7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uo, K. </w:t>
      </w:r>
      <w:r w:rsidRPr="003D7034">
        <w:rPr>
          <w:i/>
          <w:iCs/>
          <w:noProof/>
        </w:rPr>
        <w:t>et al.</w:t>
      </w:r>
      <w:r w:rsidRPr="003D7034">
        <w:rPr>
          <w:noProof/>
        </w:rPr>
        <w:t xml:space="preserve"> (2020) ‘Optimized graph convolution recurrent neural network for traffic prediction’, </w:t>
      </w:r>
      <w:r w:rsidRPr="003D7034">
        <w:rPr>
          <w:i/>
          <w:iCs/>
          <w:noProof/>
        </w:rPr>
        <w:t>IEEE Transactions on Intelligent Transportation Systems</w:t>
      </w:r>
      <w:r w:rsidRPr="003D7034">
        <w:rPr>
          <w:noProof/>
        </w:rPr>
        <w:t>, 22(2), pp. 1138–1149.</w:t>
      </w:r>
    </w:p>
    <w:p w14:paraId="66B9917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xml:space="preserve">, 33(5), pp. </w:t>
      </w:r>
      <w:r w:rsidRPr="003D7034">
        <w:rPr>
          <w:noProof/>
        </w:rPr>
        <w:t>1419–1433.</w:t>
      </w:r>
    </w:p>
    <w:p w14:paraId="780EFFE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ughes, T. W. </w:t>
      </w:r>
      <w:r w:rsidRPr="003D7034">
        <w:rPr>
          <w:i/>
          <w:iCs/>
          <w:noProof/>
        </w:rPr>
        <w:t>et al.</w:t>
      </w:r>
      <w:r w:rsidRPr="003D7034">
        <w:rPr>
          <w:noProof/>
        </w:rPr>
        <w:t xml:space="preserve"> (2019) ‘Wave physics as an analog recurrent neural network’, </w:t>
      </w:r>
      <w:r w:rsidRPr="003D7034">
        <w:rPr>
          <w:i/>
          <w:iCs/>
          <w:noProof/>
        </w:rPr>
        <w:t>Science advances</w:t>
      </w:r>
      <w:r w:rsidRPr="003D7034">
        <w:rPr>
          <w:noProof/>
        </w:rPr>
        <w:t>, 5(12), p. eaay6946.</w:t>
      </w:r>
    </w:p>
    <w:p w14:paraId="727D75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Ibragimova, O. </w:t>
      </w:r>
      <w:r w:rsidRPr="003D7034">
        <w:rPr>
          <w:i/>
          <w:iCs/>
          <w:noProof/>
        </w:rPr>
        <w:t>et al.</w:t>
      </w:r>
      <w:r w:rsidRPr="003D7034">
        <w:rPr>
          <w:noProof/>
        </w:rPr>
        <w:t xml:space="preserve"> (2021) ‘A new ANN based crystal plasticity model for FCC materials and its application to non-monotonic strain paths’, </w:t>
      </w:r>
      <w:r w:rsidRPr="003D7034">
        <w:rPr>
          <w:i/>
          <w:iCs/>
          <w:noProof/>
        </w:rPr>
        <w:t>International Journal of Plasticity</w:t>
      </w:r>
      <w:r w:rsidRPr="003D7034">
        <w:rPr>
          <w:noProof/>
        </w:rPr>
        <w:t>, 144, p. 103059.</w:t>
      </w:r>
    </w:p>
    <w:p w14:paraId="520CBFF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Jha, S. </w:t>
      </w:r>
      <w:r w:rsidRPr="003D7034">
        <w:rPr>
          <w:i/>
          <w:iCs/>
          <w:noProof/>
        </w:rPr>
        <w:t>et al.</w:t>
      </w:r>
      <w:r w:rsidRPr="003D7034">
        <w:rPr>
          <w:noProof/>
        </w:rPr>
        <w:t xml:space="preserve"> (2020) ‘Recurrent neural network for detecting malware’, </w:t>
      </w:r>
      <w:r w:rsidRPr="003D7034">
        <w:rPr>
          <w:i/>
          <w:iCs/>
          <w:noProof/>
        </w:rPr>
        <w:t>computers \&amp; security</w:t>
      </w:r>
      <w:r w:rsidRPr="003D7034">
        <w:rPr>
          <w:noProof/>
        </w:rPr>
        <w:t>, 99, p. 102037.</w:t>
      </w:r>
    </w:p>
    <w:p w14:paraId="4E2D2359" w14:textId="77777777" w:rsidR="00DF5886" w:rsidRPr="003D7034" w:rsidRDefault="00DF5886" w:rsidP="003D7034">
      <w:pPr>
        <w:widowControl w:val="0"/>
        <w:autoSpaceDE w:val="0"/>
        <w:autoSpaceDN w:val="0"/>
        <w:adjustRightInd w:val="0"/>
        <w:spacing w:after="40"/>
        <w:jc w:val="both"/>
        <w:rPr>
          <w:noProof/>
        </w:rPr>
      </w:pPr>
      <w:r w:rsidRPr="003D7034">
        <w:rPr>
          <w:noProof/>
        </w:rPr>
        <w:t>Kempener, R. and others (2008) ‘From Organisational Behaviour to Industrial Network Evolutions: Stimulating Sustainable Development of Bioenergy Networks in Emerging Economies’.</w:t>
      </w:r>
    </w:p>
    <w:p w14:paraId="34B1E5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n, S. </w:t>
      </w:r>
      <w:r w:rsidRPr="003D7034">
        <w:rPr>
          <w:i/>
          <w:iCs/>
          <w:noProof/>
        </w:rPr>
        <w:t>et al.</w:t>
      </w:r>
      <w:r w:rsidRPr="003D7034">
        <w:rPr>
          <w:noProof/>
        </w:rPr>
        <w:t xml:space="preserve"> (2020) ‘Artificial neural networks for quantitative online NMR spectroscopy’, </w:t>
      </w:r>
      <w:r w:rsidRPr="003D7034">
        <w:rPr>
          <w:i/>
          <w:iCs/>
          <w:noProof/>
        </w:rPr>
        <w:t>Analytical and bioanalytical chemistry</w:t>
      </w:r>
      <w:r w:rsidRPr="003D7034">
        <w:rPr>
          <w:noProof/>
        </w:rPr>
        <w:t>, 412(18), pp. 4447–4459.</w:t>
      </w:r>
    </w:p>
    <w:p w14:paraId="27B0B8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win, S., De Soto, B. G. and Adey, B. T. (2019) ‘Performance comparison for pipe failure prediction using artificial neural networks’, in </w:t>
      </w:r>
      <w:r w:rsidRPr="003D7034">
        <w:rPr>
          <w:i/>
          <w:iCs/>
          <w:noProof/>
        </w:rPr>
        <w:t>Proc., 6th Int. Symp. on Life-Cycle Civil Engineering</w:t>
      </w:r>
      <w:r w:rsidRPr="003D7034">
        <w:rPr>
          <w:noProof/>
        </w:rPr>
        <w:t>, pp. 1337–1342.</w:t>
      </w:r>
    </w:p>
    <w:p w14:paraId="41955F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han, S. and Green, R. (2021) ‘Gravitational-wave surrogate models powered by artificial neural networks’, </w:t>
      </w:r>
      <w:r w:rsidRPr="003D7034">
        <w:rPr>
          <w:i/>
          <w:iCs/>
          <w:noProof/>
        </w:rPr>
        <w:t>Physical Review D</w:t>
      </w:r>
      <w:r w:rsidRPr="003D7034">
        <w:rPr>
          <w:noProof/>
        </w:rPr>
        <w:t>, 103(6), p. 64015.</w:t>
      </w:r>
    </w:p>
    <w:p w14:paraId="1A78A9F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221E06A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74F23A4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oo, S., Shin, D. and Kim, C. (2021) ‘Application of principal component analysis approach to predict shear strength of reinforced concrete beams with stirrups’, </w:t>
      </w:r>
      <w:r w:rsidRPr="003D7034">
        <w:rPr>
          <w:i/>
          <w:iCs/>
          <w:noProof/>
        </w:rPr>
        <w:t>Materials</w:t>
      </w:r>
      <w:r w:rsidRPr="003D7034">
        <w:rPr>
          <w:noProof/>
        </w:rPr>
        <w:t>, 14(13), p. 3471.</w:t>
      </w:r>
    </w:p>
    <w:p w14:paraId="0BB2176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4A377B3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4D7FCA4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ochak, A. and Sharma, S., 2015. Demand forecasting using neural network for supply chain management. </w:t>
      </w:r>
      <w:r w:rsidRPr="003D7034">
        <w:rPr>
          <w:i/>
          <w:iCs/>
          <w:noProof/>
        </w:rPr>
        <w:t>International journal of mechanical engineering and robotics research</w:t>
      </w:r>
      <w:r w:rsidRPr="003D7034">
        <w:rPr>
          <w:noProof/>
        </w:rPr>
        <w:t>, 4(1), pp.96-104</w:t>
      </w:r>
    </w:p>
    <w:p w14:paraId="3A8098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Kramer, O., 2013. K-nearest neighbors. In </w:t>
      </w:r>
      <w:r w:rsidRPr="003D7034">
        <w:rPr>
          <w:i/>
          <w:iCs/>
          <w:color w:val="222222"/>
          <w:shd w:val="clear" w:color="auto" w:fill="FFFFFF"/>
        </w:rPr>
        <w:t>Dimensionality reduction with unsupervised nearest neighbors</w:t>
      </w:r>
      <w:r w:rsidRPr="003D7034">
        <w:rPr>
          <w:color w:val="222222"/>
          <w:shd w:val="clear" w:color="auto" w:fill="FFFFFF"/>
        </w:rPr>
        <w:t> (pp. 13-23). Springer, Berlin, Heidelberg.</w:t>
      </w:r>
    </w:p>
    <w:p w14:paraId="72581D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39621BE2"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Likas</w:t>
      </w:r>
      <w:proofErr w:type="spellEnd"/>
      <w:r w:rsidRPr="003D7034">
        <w:rPr>
          <w:color w:val="222222"/>
          <w:shd w:val="clear" w:color="auto" w:fill="FFFFFF"/>
        </w:rPr>
        <w:t xml:space="preserve">, A., </w:t>
      </w:r>
      <w:proofErr w:type="spellStart"/>
      <w:r w:rsidRPr="003D7034">
        <w:rPr>
          <w:color w:val="222222"/>
          <w:shd w:val="clear" w:color="auto" w:fill="FFFFFF"/>
        </w:rPr>
        <w:t>Vlassis</w:t>
      </w:r>
      <w:proofErr w:type="spellEnd"/>
      <w:r w:rsidRPr="003D7034">
        <w:rPr>
          <w:color w:val="222222"/>
          <w:shd w:val="clear" w:color="auto" w:fill="FFFFFF"/>
        </w:rPr>
        <w:t xml:space="preserve">, </w:t>
      </w:r>
      <w:proofErr w:type="gramStart"/>
      <w:r w:rsidRPr="003D7034">
        <w:rPr>
          <w:color w:val="222222"/>
          <w:shd w:val="clear" w:color="auto" w:fill="FFFFFF"/>
        </w:rPr>
        <w:t>N.</w:t>
      </w:r>
      <w:proofErr w:type="gramEnd"/>
      <w:r w:rsidRPr="003D7034">
        <w:rPr>
          <w:color w:val="222222"/>
          <w:shd w:val="clear" w:color="auto" w:fill="FFFFFF"/>
        </w:rPr>
        <w:t xml:space="preserve"> and Verbeek, J.J., 2003. The global k-means clustering algorithm. </w:t>
      </w:r>
      <w:r w:rsidRPr="003D7034">
        <w:rPr>
          <w:i/>
          <w:iCs/>
          <w:color w:val="222222"/>
          <w:shd w:val="clear" w:color="auto" w:fill="FFFFFF"/>
        </w:rPr>
        <w:t>Pattern recognition</w:t>
      </w:r>
      <w:r w:rsidRPr="003D7034">
        <w:rPr>
          <w:color w:val="222222"/>
          <w:shd w:val="clear" w:color="auto" w:fill="FFFFFF"/>
        </w:rPr>
        <w:t>, </w:t>
      </w:r>
      <w:r w:rsidRPr="003D7034">
        <w:rPr>
          <w:i/>
          <w:iCs/>
          <w:color w:val="222222"/>
          <w:shd w:val="clear" w:color="auto" w:fill="FFFFFF"/>
        </w:rPr>
        <w:t>36</w:t>
      </w:r>
      <w:r w:rsidRPr="003D7034">
        <w:rPr>
          <w:color w:val="222222"/>
          <w:shd w:val="clear" w:color="auto" w:fill="FFFFFF"/>
        </w:rPr>
        <w:t>(2), pp.451-461.</w:t>
      </w:r>
    </w:p>
    <w:p w14:paraId="03D47D0E" w14:textId="77777777" w:rsidR="003D7034" w:rsidRPr="003D7034" w:rsidRDefault="003D7034" w:rsidP="003D7034">
      <w:pPr>
        <w:widowControl w:val="0"/>
        <w:autoSpaceDE w:val="0"/>
        <w:autoSpaceDN w:val="0"/>
        <w:adjustRightInd w:val="0"/>
        <w:spacing w:after="40"/>
        <w:jc w:val="both"/>
        <w:rPr>
          <w:color w:val="222222"/>
          <w:shd w:val="clear" w:color="auto" w:fill="FFFFFF"/>
        </w:rPr>
      </w:pPr>
      <w:proofErr w:type="spellStart"/>
      <w:r w:rsidRPr="003D7034">
        <w:rPr>
          <w:color w:val="222222"/>
          <w:shd w:val="clear" w:color="auto" w:fill="FFFFFF"/>
        </w:rPr>
        <w:t>Lemmens</w:t>
      </w:r>
      <w:proofErr w:type="spellEnd"/>
      <w:r w:rsidRPr="003D7034">
        <w:rPr>
          <w:color w:val="222222"/>
          <w:shd w:val="clear" w:color="auto" w:fill="FFFFFF"/>
        </w:rPr>
        <w:t xml:space="preserve">, A. and </w:t>
      </w:r>
      <w:proofErr w:type="spellStart"/>
      <w:r w:rsidRPr="003D7034">
        <w:rPr>
          <w:color w:val="222222"/>
          <w:shd w:val="clear" w:color="auto" w:fill="FFFFFF"/>
        </w:rPr>
        <w:t>Croux</w:t>
      </w:r>
      <w:proofErr w:type="spellEnd"/>
      <w:r w:rsidRPr="003D7034">
        <w:rPr>
          <w:color w:val="222222"/>
          <w:shd w:val="clear" w:color="auto" w:fill="FFFFFF"/>
        </w:rPr>
        <w:t>, C., 2006. Bagging and boosting classification trees to predict churn. </w:t>
      </w:r>
      <w:r w:rsidRPr="003D7034">
        <w:rPr>
          <w:i/>
          <w:iCs/>
          <w:color w:val="222222"/>
          <w:shd w:val="clear" w:color="auto" w:fill="FFFFFF"/>
        </w:rPr>
        <w:t>Journal of Marketing Research</w:t>
      </w:r>
      <w:r w:rsidRPr="003D7034">
        <w:rPr>
          <w:color w:val="222222"/>
          <w:shd w:val="clear" w:color="auto" w:fill="FFFFFF"/>
        </w:rPr>
        <w:t>, </w:t>
      </w:r>
      <w:r w:rsidRPr="003D7034">
        <w:rPr>
          <w:i/>
          <w:iCs/>
          <w:color w:val="222222"/>
          <w:shd w:val="clear" w:color="auto" w:fill="FFFFFF"/>
        </w:rPr>
        <w:t>43</w:t>
      </w:r>
      <w:r w:rsidRPr="003D7034">
        <w:rPr>
          <w:color w:val="222222"/>
          <w:shd w:val="clear" w:color="auto" w:fill="FFFFFF"/>
        </w:rPr>
        <w:t>(2), pp.276-286.</w:t>
      </w:r>
    </w:p>
    <w:p w14:paraId="09CE2E4C" w14:textId="77777777" w:rsidR="003D7034" w:rsidRPr="003D7034" w:rsidRDefault="003D7034" w:rsidP="003D7034">
      <w:pPr>
        <w:widowControl w:val="0"/>
        <w:autoSpaceDE w:val="0"/>
        <w:autoSpaceDN w:val="0"/>
        <w:adjustRightInd w:val="0"/>
        <w:spacing w:after="40"/>
        <w:jc w:val="both"/>
        <w:rPr>
          <w:noProof/>
        </w:rPr>
      </w:pPr>
    </w:p>
    <w:p w14:paraId="45D2D387" w14:textId="77777777" w:rsidR="00DF5886" w:rsidRPr="003D7034" w:rsidRDefault="00DF5886" w:rsidP="003D7034">
      <w:pPr>
        <w:widowControl w:val="0"/>
        <w:autoSpaceDE w:val="0"/>
        <w:autoSpaceDN w:val="0"/>
        <w:adjustRightInd w:val="0"/>
        <w:spacing w:after="40"/>
        <w:jc w:val="both"/>
        <w:rPr>
          <w:noProof/>
        </w:rPr>
      </w:pPr>
      <w:r w:rsidRPr="003D7034">
        <w:rPr>
          <w:noProof/>
        </w:rPr>
        <w:lastRenderedPageBreak/>
        <w:t xml:space="preserve">Lara-Ben\’\itez, P., Carranza-Garc\’\ia, M. and Riquelme, J. C. (2021) ‘An experimental review on deep learning architectures for time series forecasting’, </w:t>
      </w:r>
      <w:r w:rsidRPr="003D7034">
        <w:rPr>
          <w:i/>
          <w:iCs/>
          <w:noProof/>
        </w:rPr>
        <w:t>International Journal of Neural Systems</w:t>
      </w:r>
      <w:r w:rsidRPr="003D7034">
        <w:rPr>
          <w:noProof/>
        </w:rPr>
        <w:t>, 31(03), p. 2130001.</w:t>
      </w:r>
    </w:p>
    <w:p w14:paraId="4409CB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 S. </w:t>
      </w:r>
      <w:r w:rsidRPr="003D7034">
        <w:rPr>
          <w:i/>
          <w:iCs/>
          <w:noProof/>
        </w:rPr>
        <w:t>et al.</w:t>
      </w:r>
      <w:r w:rsidRPr="003D7034">
        <w:rPr>
          <w:noProof/>
        </w:rPr>
        <w:t xml:space="preserve"> (2018) ‘Independently recurrent neural network (indrnn): Building a longer and deeper rnn’, in </w:t>
      </w:r>
      <w:r w:rsidRPr="003D7034">
        <w:rPr>
          <w:i/>
          <w:iCs/>
          <w:noProof/>
        </w:rPr>
        <w:t>Proceedings of the IEEE conference on computer vision and pattern recognition</w:t>
      </w:r>
      <w:r w:rsidRPr="003D7034">
        <w:rPr>
          <w:noProof/>
        </w:rPr>
        <w:t>, pp. 5457–5466.</w:t>
      </w:r>
    </w:p>
    <w:p w14:paraId="46D263B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ehr, S. </w:t>
      </w:r>
      <w:r w:rsidRPr="003D7034">
        <w:rPr>
          <w:i/>
          <w:iCs/>
          <w:noProof/>
        </w:rPr>
        <w:t>et al.</w:t>
      </w:r>
      <w:r w:rsidRPr="003D7034">
        <w:rPr>
          <w:noProof/>
        </w:rPr>
        <w:t xml:space="preserve"> (2019) ‘Real-time dynamic strain sensing in optical fibers using artificial neural networks’, </w:t>
      </w:r>
      <w:r w:rsidRPr="003D7034">
        <w:rPr>
          <w:i/>
          <w:iCs/>
          <w:noProof/>
        </w:rPr>
        <w:t>Optics express</w:t>
      </w:r>
      <w:r w:rsidRPr="003D7034">
        <w:rPr>
          <w:noProof/>
        </w:rPr>
        <w:t>, 27(5), pp. 7405–7425.</w:t>
      </w:r>
    </w:p>
    <w:p w14:paraId="10495E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n, J. C.-W. </w:t>
      </w:r>
      <w:r w:rsidRPr="003D7034">
        <w:rPr>
          <w:i/>
          <w:iCs/>
          <w:noProof/>
        </w:rPr>
        <w:t>et al.</w:t>
      </w:r>
      <w:r w:rsidRPr="003D7034">
        <w:rPr>
          <w:noProof/>
        </w:rPr>
        <w:t xml:space="preserve"> (2021) ‘ASRNN: A recurrent neural network with an attention model for sequence labeling’, </w:t>
      </w:r>
      <w:r w:rsidRPr="003D7034">
        <w:rPr>
          <w:i/>
          <w:iCs/>
          <w:noProof/>
        </w:rPr>
        <w:t>Knowledge-Based Systems</w:t>
      </w:r>
      <w:r w:rsidRPr="003D7034">
        <w:rPr>
          <w:noProof/>
        </w:rPr>
        <w:t>, 212, p. 106548.</w:t>
      </w:r>
    </w:p>
    <w:p w14:paraId="69B9F16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1D6E745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and Hibon, M. (2000) ‘The M3-Competition: results, conclusions and implications’, </w:t>
      </w:r>
      <w:r w:rsidRPr="003D7034">
        <w:rPr>
          <w:i/>
          <w:iCs/>
          <w:noProof/>
        </w:rPr>
        <w:t>International journal of forecasting</w:t>
      </w:r>
      <w:r w:rsidRPr="003D7034">
        <w:rPr>
          <w:noProof/>
        </w:rPr>
        <w:t>, 16(4), pp. 451–476.</w:t>
      </w:r>
    </w:p>
    <w:p w14:paraId="31717CA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Spiliotis, E. and Assimakopoulos, V. (2020) ‘The M4 Competition: 100,000 time series and 61 forecasting methods’, </w:t>
      </w:r>
      <w:r w:rsidRPr="003D7034">
        <w:rPr>
          <w:i/>
          <w:iCs/>
          <w:noProof/>
        </w:rPr>
        <w:t>International Journal of Forecasting</w:t>
      </w:r>
      <w:r w:rsidRPr="003D7034">
        <w:rPr>
          <w:noProof/>
        </w:rPr>
        <w:t>, 36(1), pp. 54–74.</w:t>
      </w:r>
    </w:p>
    <w:p w14:paraId="69C8E19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sciotta, M. G. </w:t>
      </w:r>
      <w:r w:rsidRPr="003D7034">
        <w:rPr>
          <w:i/>
          <w:iCs/>
          <w:noProof/>
        </w:rPr>
        <w:t>et al.</w:t>
      </w:r>
      <w:r w:rsidRPr="003D7034">
        <w:rPr>
          <w:noProof/>
        </w:rPr>
        <w:t xml:space="preserve"> (2019) ‘An overview on structural health monitoring: From the current state-of-the-art to new bio-inspired sensing paradigms’.</w:t>
      </w:r>
    </w:p>
    <w:p w14:paraId="5A8381D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entzer, J. 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021A394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ale, D. G., Kumar, S. K. and Tiwari, M. K. (2020) ‘Green food supply chain design considering risk and post-harvest losses: A case study’, </w:t>
      </w:r>
      <w:r w:rsidRPr="003D7034">
        <w:rPr>
          <w:i/>
          <w:iCs/>
          <w:noProof/>
        </w:rPr>
        <w:t>Annals of Operations Research</w:t>
      </w:r>
      <w:r w:rsidRPr="003D7034">
        <w:rPr>
          <w:noProof/>
        </w:rPr>
        <w:t>, 295(1), pp. 257–284.</w:t>
      </w:r>
    </w:p>
    <w:p w14:paraId="4315316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har, A. and Hamiche, M. (2020) ‘Stock market prediction using LSTM recurrent neural network’, </w:t>
      </w:r>
      <w:r w:rsidRPr="003D7034">
        <w:rPr>
          <w:i/>
          <w:iCs/>
          <w:noProof/>
        </w:rPr>
        <w:t>Procedia Computer Science</w:t>
      </w:r>
      <w:r w:rsidRPr="003D7034">
        <w:rPr>
          <w:noProof/>
        </w:rPr>
        <w:t>, 170, pp. 1168–1173.</w:t>
      </w:r>
    </w:p>
    <w:p w14:paraId="1F148AD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gnini, A. </w:t>
      </w:r>
      <w:r w:rsidRPr="003D7034">
        <w:rPr>
          <w:i/>
          <w:iCs/>
          <w:noProof/>
        </w:rPr>
        <w:t>et al.</w:t>
      </w:r>
      <w:r w:rsidRPr="003D7034">
        <w:rPr>
          <w:noProof/>
        </w:rPr>
        <w:t xml:space="preserve"> (2020) ‘Performance assessment of data-driven and physical-based models to predict building energy demand in model predictive controls’, </w:t>
      </w:r>
      <w:r w:rsidRPr="003D7034">
        <w:rPr>
          <w:i/>
          <w:iCs/>
          <w:noProof/>
        </w:rPr>
        <w:t>Energies</w:t>
      </w:r>
      <w:r w:rsidRPr="003D7034">
        <w:rPr>
          <w:noProof/>
        </w:rPr>
        <w:t>, 13(12), p. 3125.</w:t>
      </w:r>
    </w:p>
    <w:p w14:paraId="721E5B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kherjee, S., Osuna, E. and Girosi, F. (1997) ‘Nonlinear prediction of chaotic time series using support vector machines’, in </w:t>
      </w:r>
      <w:r w:rsidRPr="003D7034">
        <w:rPr>
          <w:i/>
          <w:iCs/>
          <w:noProof/>
        </w:rPr>
        <w:t>Neural Networks for Signal Processing VII. Proceedings of the 1997 IEEE Signal Processing Society Workshop</w:t>
      </w:r>
      <w:r w:rsidRPr="003D7034">
        <w:rPr>
          <w:noProof/>
        </w:rPr>
        <w:t>, pp. 511–520.</w:t>
      </w:r>
    </w:p>
    <w:p w14:paraId="11A2727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üller, K.-R. </w:t>
      </w:r>
      <w:r w:rsidRPr="003D7034">
        <w:rPr>
          <w:i/>
          <w:iCs/>
          <w:noProof/>
        </w:rPr>
        <w:t>et al.</w:t>
      </w:r>
      <w:r w:rsidRPr="003D7034">
        <w:rPr>
          <w:noProof/>
        </w:rPr>
        <w:t xml:space="preserve"> (2018) ‘An introduction to kernel-based learning algorithms’, in </w:t>
      </w:r>
      <w:r w:rsidRPr="003D7034">
        <w:rPr>
          <w:i/>
          <w:iCs/>
          <w:noProof/>
        </w:rPr>
        <w:t>Handbook of Neural Network Signal Processing</w:t>
      </w:r>
      <w:r w:rsidRPr="003D7034">
        <w:rPr>
          <w:noProof/>
        </w:rPr>
        <w:t>. CRC Press, pp. 1–4.</w:t>
      </w:r>
    </w:p>
    <w:p w14:paraId="200E2E0D" w14:textId="77777777" w:rsidR="003D7034" w:rsidRPr="003D7034" w:rsidRDefault="003D7034" w:rsidP="003D7034">
      <w:pPr>
        <w:widowControl w:val="0"/>
        <w:autoSpaceDE w:val="0"/>
        <w:autoSpaceDN w:val="0"/>
        <w:adjustRightInd w:val="0"/>
        <w:spacing w:after="40"/>
        <w:jc w:val="both"/>
        <w:rPr>
          <w:noProof/>
        </w:rPr>
      </w:pPr>
      <w:r w:rsidRPr="003D7034">
        <w:t>MathWorks, I. 2000. Using MATLAB, Version 6, MathWorks, Inc</w:t>
      </w:r>
    </w:p>
    <w:p w14:paraId="5B09750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entzer, J.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14DA5765"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ogale, D.G., Kumar, S.K. and Tiwari, M.K. (2020) ‘Green food supply chain design considering risk and post-harvest losses: A case study’, </w:t>
      </w:r>
      <w:r w:rsidRPr="003D7034">
        <w:rPr>
          <w:i/>
          <w:iCs/>
          <w:noProof/>
        </w:rPr>
        <w:t>Annals of Operations Research</w:t>
      </w:r>
      <w:r w:rsidRPr="003D7034">
        <w:rPr>
          <w:noProof/>
        </w:rPr>
        <w:t>, 295(1), pp. 257–284.</w:t>
      </w:r>
    </w:p>
    <w:p w14:paraId="17578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 xml:space="preserve">The International </w:t>
      </w:r>
      <w:r w:rsidRPr="003D7034">
        <w:rPr>
          <w:i/>
          <w:iCs/>
          <w:noProof/>
        </w:rPr>
        <w:t>Journal of Logistics Management</w:t>
      </w:r>
      <w:r w:rsidRPr="003D7034">
        <w:rPr>
          <w:noProof/>
        </w:rPr>
        <w:t xml:space="preserve"> [Preprint].</w:t>
      </w:r>
    </w:p>
    <w:p w14:paraId="131893B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i, D., Xiao, Z. and Lim, M.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30E79079" w14:textId="77777777" w:rsidR="003D7034" w:rsidRPr="003D7034" w:rsidRDefault="003D7034" w:rsidP="003D7034">
      <w:pPr>
        <w:widowControl w:val="0"/>
        <w:autoSpaceDE w:val="0"/>
        <w:autoSpaceDN w:val="0"/>
        <w:adjustRightInd w:val="0"/>
        <w:spacing w:after="40"/>
        <w:jc w:val="both"/>
        <w:rPr>
          <w:noProof/>
        </w:rPr>
      </w:pPr>
    </w:p>
    <w:p w14:paraId="3E9E464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w:t>
      </w:r>
    </w:p>
    <w:p w14:paraId="58F9EC5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i, D., Xiao, Z. and Lim, M. 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06ED102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e Oliveira Neto, R. R. </w:t>
      </w:r>
      <w:r w:rsidRPr="003D7034">
        <w:rPr>
          <w:i/>
          <w:iCs/>
          <w:noProof/>
        </w:rPr>
        <w:t>et al.</w:t>
      </w:r>
      <w:r w:rsidRPr="003D7034">
        <w:rPr>
          <w:noProof/>
        </w:rPr>
        <w:t xml:space="preserve"> (2022) ‘Estimation of Eucalyptus productivity using efficient artificial neural network’, </w:t>
      </w:r>
      <w:r w:rsidRPr="003D7034">
        <w:rPr>
          <w:i/>
          <w:iCs/>
          <w:noProof/>
        </w:rPr>
        <w:t>European Journal of Forest Research</w:t>
      </w:r>
      <w:r w:rsidRPr="003D7034">
        <w:rPr>
          <w:noProof/>
        </w:rPr>
        <w:t>, 141(1), pp. 129–151.</w:t>
      </w:r>
    </w:p>
    <w:p w14:paraId="4F90E79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lagi, L. </w:t>
      </w:r>
      <w:r w:rsidRPr="003D7034">
        <w:rPr>
          <w:i/>
          <w:iCs/>
          <w:noProof/>
        </w:rPr>
        <w:t>et al.</w:t>
      </w:r>
      <w:r w:rsidRPr="003D7034">
        <w:rPr>
          <w:noProof/>
        </w:rPr>
        <w:t xml:space="preserve"> (2019) ‘Machine Learning for the prediction of the dynamic behavior of a small scale ORC system’, </w:t>
      </w:r>
      <w:r w:rsidRPr="003D7034">
        <w:rPr>
          <w:i/>
          <w:iCs/>
          <w:noProof/>
        </w:rPr>
        <w:t>Energy</w:t>
      </w:r>
      <w:r w:rsidRPr="003D7034">
        <w:rPr>
          <w:noProof/>
        </w:rPr>
        <w:t>, 166, pp. 72–82.</w:t>
      </w:r>
    </w:p>
    <w:p w14:paraId="051102F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ng, Z., Niu, F. and O’Neill, Z. (2020) ‘Solar radiation prediction using recurrent neural network and artificial neural network: A case study with comparisons’, </w:t>
      </w:r>
      <w:r w:rsidRPr="003D7034">
        <w:rPr>
          <w:i/>
          <w:iCs/>
          <w:noProof/>
        </w:rPr>
        <w:t>Renewable Energy</w:t>
      </w:r>
      <w:r w:rsidRPr="003D7034">
        <w:rPr>
          <w:noProof/>
        </w:rPr>
        <w:t>, 156, pp. 279–289.</w:t>
      </w:r>
    </w:p>
    <w:p w14:paraId="78AA99C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pacharalampous, G. </w:t>
      </w:r>
      <w:r w:rsidRPr="003D7034">
        <w:rPr>
          <w:i/>
          <w:iCs/>
          <w:noProof/>
        </w:rPr>
        <w:t>et al.</w:t>
      </w:r>
      <w:r w:rsidRPr="003D7034">
        <w:rPr>
          <w:noProof/>
        </w:rPr>
        <w:t xml:space="preserve"> (2022) ‘Massive feature extraction for explaining and foretelling hydroclimatic time series forecastability at the global scale’, </w:t>
      </w:r>
      <w:r w:rsidRPr="003D7034">
        <w:rPr>
          <w:i/>
          <w:iCs/>
          <w:noProof/>
        </w:rPr>
        <w:t>Geoscience Frontiers</w:t>
      </w:r>
      <w:r w:rsidRPr="003D7034">
        <w:rPr>
          <w:noProof/>
        </w:rPr>
        <w:t>, 13(3), p. 101349.</w:t>
      </w:r>
    </w:p>
    <w:p w14:paraId="43DAA3BD" w14:textId="77777777" w:rsidR="00DF5886" w:rsidRPr="003D7034" w:rsidRDefault="00DF5886" w:rsidP="003D7034">
      <w:pPr>
        <w:widowControl w:val="0"/>
        <w:autoSpaceDE w:val="0"/>
        <w:autoSpaceDN w:val="0"/>
        <w:adjustRightInd w:val="0"/>
        <w:spacing w:after="40"/>
        <w:jc w:val="both"/>
        <w:rPr>
          <w:noProof/>
        </w:rPr>
      </w:pPr>
      <w:r w:rsidRPr="003D7034">
        <w:rPr>
          <w:noProof/>
        </w:rPr>
        <w:t>Plus, S. (2002) ‘Markets, Basic Statistics, Date and Time Management’.</w:t>
      </w:r>
    </w:p>
    <w:p w14:paraId="35C85CE8"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Pang, Q., Yang, T., Li, M. and Shen, Y., 2017. A fuzzy-grey multicriteria decision making approach for green supplier selection in low-carbon supply chain. </w:t>
      </w:r>
      <w:r w:rsidRPr="003D7034">
        <w:rPr>
          <w:i/>
          <w:iCs/>
          <w:color w:val="222222"/>
          <w:shd w:val="clear" w:color="auto" w:fill="FFFFFF"/>
        </w:rPr>
        <w:t>Mathematical Problems in Engineering</w:t>
      </w:r>
      <w:r w:rsidRPr="003D7034">
        <w:rPr>
          <w:color w:val="222222"/>
          <w:shd w:val="clear" w:color="auto" w:fill="FFFFFF"/>
        </w:rPr>
        <w:t>, </w:t>
      </w:r>
      <w:r w:rsidRPr="003D7034">
        <w:rPr>
          <w:i/>
          <w:iCs/>
          <w:color w:val="222222"/>
          <w:shd w:val="clear" w:color="auto" w:fill="FFFFFF"/>
        </w:rPr>
        <w:t>2017</w:t>
      </w:r>
      <w:r w:rsidRPr="003D7034">
        <w:rPr>
          <w:color w:val="222222"/>
          <w:shd w:val="clear" w:color="auto" w:fill="FFFFFF"/>
        </w:rPr>
        <w:t>.</w:t>
      </w:r>
    </w:p>
    <w:p w14:paraId="62A1028D" w14:textId="77777777" w:rsidR="003D7034" w:rsidRPr="003D7034" w:rsidRDefault="003D7034" w:rsidP="003D7034">
      <w:pPr>
        <w:widowControl w:val="0"/>
        <w:autoSpaceDE w:val="0"/>
        <w:autoSpaceDN w:val="0"/>
        <w:adjustRightInd w:val="0"/>
        <w:spacing w:after="40"/>
        <w:jc w:val="both"/>
        <w:rPr>
          <w:noProof/>
        </w:rPr>
      </w:pPr>
    </w:p>
    <w:p w14:paraId="55EBC5F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Quaranta, G., Lacarbonara, W. and Masri, S. F. (2020) ‘A review on computational intelligence for identification of nonlinear dynamical systems’, </w:t>
      </w:r>
      <w:r w:rsidRPr="003D7034">
        <w:rPr>
          <w:i/>
          <w:iCs/>
          <w:noProof/>
        </w:rPr>
        <w:t>Nonlinear Dynamics</w:t>
      </w:r>
      <w:r w:rsidRPr="003D7034">
        <w:rPr>
          <w:noProof/>
        </w:rPr>
        <w:t>, 99(2), pp. 1709–1761.</w:t>
      </w:r>
    </w:p>
    <w:p w14:paraId="51179B42" w14:textId="77777777" w:rsidR="003D7034" w:rsidRPr="003D7034" w:rsidRDefault="003D7034" w:rsidP="003D7034">
      <w:pPr>
        <w:widowControl w:val="0"/>
        <w:autoSpaceDE w:val="0"/>
        <w:autoSpaceDN w:val="0"/>
        <w:adjustRightInd w:val="0"/>
        <w:spacing w:after="40"/>
        <w:jc w:val="both"/>
        <w:rPr>
          <w:noProof/>
        </w:rPr>
      </w:pPr>
    </w:p>
    <w:p w14:paraId="11AC0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0ECB12B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obinson, J.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1F9AB22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umelhart, D.E., Hinton, G.E. and Williams, R.J., 1985. Learning internal representations by error propagation. </w:t>
      </w:r>
      <w:r w:rsidRPr="003D7034">
        <w:rPr>
          <w:i/>
          <w:iCs/>
          <w:noProof/>
        </w:rPr>
        <w:t>California Univ San Diego La Jolla Inst for Cognitive Science</w:t>
      </w:r>
      <w:r w:rsidRPr="003D7034">
        <w:rPr>
          <w:noProof/>
        </w:rPr>
        <w:t>.</w:t>
      </w:r>
    </w:p>
    <w:p w14:paraId="0CB165A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ndiligama, S. M. C. M. </w:t>
      </w:r>
      <w:r w:rsidRPr="003D7034">
        <w:rPr>
          <w:i/>
          <w:iCs/>
          <w:noProof/>
        </w:rPr>
        <w:t>et al.</w:t>
      </w:r>
      <w:r w:rsidRPr="003D7034">
        <w:rPr>
          <w:noProof/>
        </w:rPr>
        <w:t xml:space="preserve"> (2021) ‘Damage assessment in hyperbolic cooling towers using mode shape curvature and artificial neural networks’, </w:t>
      </w:r>
      <w:r w:rsidRPr="003D7034">
        <w:rPr>
          <w:i/>
          <w:iCs/>
          <w:noProof/>
        </w:rPr>
        <w:t>Engineering Failure Analysis</w:t>
      </w:r>
      <w:r w:rsidRPr="003D7034">
        <w:rPr>
          <w:noProof/>
        </w:rPr>
        <w:t>, 129, p. 105728.</w:t>
      </w:r>
    </w:p>
    <w:p w14:paraId="0C9659B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thod, U. H., Kulkarni, V. and Saha, U. K. (2022) ‘On the Application of Machine Learning in Savonius Wind Turbine </w:t>
      </w:r>
      <w:r w:rsidRPr="003D7034">
        <w:rPr>
          <w:noProof/>
        </w:rPr>
        <w:lastRenderedPageBreak/>
        <w:t xml:space="preserve">Technology: An Estimation of Turbine Performance Using Artificial Neural Network and Genetic Expression Programming’, </w:t>
      </w:r>
      <w:r w:rsidRPr="003D7034">
        <w:rPr>
          <w:i/>
          <w:iCs/>
          <w:noProof/>
        </w:rPr>
        <w:t>Journal of Energy Resources Technology</w:t>
      </w:r>
      <w:r w:rsidRPr="003D7034">
        <w:rPr>
          <w:noProof/>
        </w:rPr>
        <w:t>, 144(6).</w:t>
      </w:r>
    </w:p>
    <w:p w14:paraId="7EFCA05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3CA001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binson, J. 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6171C10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mera, Á. J., Neal, M. and Bos, B. (2019) ‘Use of reflexive interactive design to address challenges to New Zealand dairy farming’, </w:t>
      </w:r>
      <w:r w:rsidRPr="003D7034">
        <w:rPr>
          <w:i/>
          <w:iCs/>
          <w:noProof/>
        </w:rPr>
        <w:t>Animal Production Science</w:t>
      </w:r>
      <w:r w:rsidRPr="003D7034">
        <w:rPr>
          <w:noProof/>
        </w:rPr>
        <w:t>, 60(1), pp. 121–126.</w:t>
      </w:r>
    </w:p>
    <w:p w14:paraId="640631A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cholkopf, B. </w:t>
      </w:r>
      <w:r w:rsidRPr="003D7034">
        <w:rPr>
          <w:i/>
          <w:iCs/>
          <w:noProof/>
        </w:rPr>
        <w:t>et al.</w:t>
      </w:r>
      <w:r w:rsidRPr="003D7034">
        <w:rPr>
          <w:noProof/>
        </w:rPr>
        <w:t xml:space="preserve"> (1997) ‘Comparing support vector machines with Gaussian kernels to radial basis function classifiers’, </w:t>
      </w:r>
      <w:r w:rsidRPr="003D7034">
        <w:rPr>
          <w:i/>
          <w:iCs/>
          <w:noProof/>
        </w:rPr>
        <w:t>IEEE transactions on Signal Processing</w:t>
      </w:r>
      <w:r w:rsidRPr="003D7034">
        <w:rPr>
          <w:noProof/>
        </w:rPr>
        <w:t>, 45(11), pp. 2758–2765.</w:t>
      </w:r>
    </w:p>
    <w:p w14:paraId="5CABE24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hiri Tabarestani, E. and Afzalimehr, H. (2021) ‘Artificial neural network and multi-criteria decision-making models for flood simulation in GIS: Mazandaran Province, Iran’, </w:t>
      </w:r>
      <w:r w:rsidRPr="003D7034">
        <w:rPr>
          <w:i/>
          <w:iCs/>
          <w:noProof/>
        </w:rPr>
        <w:t>Stochastic Environmental Research and Risk Assessment</w:t>
      </w:r>
      <w:r w:rsidRPr="003D7034">
        <w:rPr>
          <w:noProof/>
        </w:rPr>
        <w:t>, 35(12), pp. 2439–2457.</w:t>
      </w:r>
    </w:p>
    <w:p w14:paraId="4913CAD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inline, J. M. </w:t>
      </w:r>
      <w:r w:rsidRPr="003D7034">
        <w:rPr>
          <w:i/>
          <w:iCs/>
          <w:noProof/>
        </w:rPr>
        <w:t>et al.</w:t>
      </w:r>
      <w:r w:rsidRPr="003D7034">
        <w:rPr>
          <w:noProof/>
        </w:rPr>
        <w:t xml:space="preserve"> (2018) ‘Superconducting optoelectronic neurons III: Synaptic plasticity’, </w:t>
      </w:r>
      <w:r w:rsidRPr="003D7034">
        <w:rPr>
          <w:i/>
          <w:iCs/>
          <w:noProof/>
        </w:rPr>
        <w:t>arXiv preprint arXiv:1805.01937</w:t>
      </w:r>
      <w:r w:rsidRPr="003D7034">
        <w:rPr>
          <w:noProof/>
        </w:rPr>
        <w:t>.</w:t>
      </w:r>
    </w:p>
    <w:p w14:paraId="1759F4F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ng, K. </w:t>
      </w:r>
      <w:r w:rsidRPr="003D7034">
        <w:rPr>
          <w:i/>
          <w:iCs/>
          <w:noProof/>
        </w:rPr>
        <w:t>et al.</w:t>
      </w:r>
      <w:r w:rsidRPr="003D7034">
        <w:rPr>
          <w:noProof/>
        </w:rPr>
        <w:t xml:space="preserve"> (2021) ‘Haze prediction model using deep recurrent neural network’, </w:t>
      </w:r>
      <w:r w:rsidRPr="003D7034">
        <w:rPr>
          <w:i/>
          <w:iCs/>
          <w:noProof/>
        </w:rPr>
        <w:t>Atmosphere</w:t>
      </w:r>
      <w:r w:rsidRPr="003D7034">
        <w:rPr>
          <w:noProof/>
        </w:rPr>
        <w:t>, 12(12), p. 1625.</w:t>
      </w:r>
    </w:p>
    <w:p w14:paraId="7117BD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rfuddin, A. A., Tihami, M. N. and Islam, M. S. (2018) ‘A deep recurrent neural network with bilstm model for sentiment classification’, in </w:t>
      </w:r>
      <w:r w:rsidRPr="003D7034">
        <w:rPr>
          <w:i/>
          <w:iCs/>
          <w:noProof/>
        </w:rPr>
        <w:t>2018 International conference on Bangla speech and language processing (ICBSLP)</w:t>
      </w:r>
      <w:r w:rsidRPr="003D7034">
        <w:rPr>
          <w:noProof/>
        </w:rPr>
        <w:t>, pp. 1–4.</w:t>
      </w:r>
    </w:p>
    <w:p w14:paraId="36DC87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en, Z., Bao, W. and Huang, D.-S. (2018) ‘Recurrent neural network for predicting transcription factor binding sites’, </w:t>
      </w:r>
      <w:r w:rsidRPr="003D7034">
        <w:rPr>
          <w:i/>
          <w:iCs/>
          <w:noProof/>
        </w:rPr>
        <w:t>Scientific reports</w:t>
      </w:r>
      <w:r w:rsidRPr="003D7034">
        <w:rPr>
          <w:noProof/>
        </w:rPr>
        <w:t>, 8(1), pp. 1–10.</w:t>
      </w:r>
    </w:p>
    <w:p w14:paraId="454B0C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6B2DE68C"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ong, Y.Y. and Ying, L.U., 2015. Decision tree methods: applications for classification and prediction. </w:t>
      </w:r>
      <w:r w:rsidRPr="003D7034">
        <w:rPr>
          <w:i/>
          <w:iCs/>
          <w:color w:val="222222"/>
          <w:shd w:val="clear" w:color="auto" w:fill="FFFFFF"/>
        </w:rPr>
        <w:t>Shanghai archives of psychiatry</w:t>
      </w:r>
      <w:r w:rsidRPr="003D7034">
        <w:rPr>
          <w:color w:val="222222"/>
          <w:shd w:val="clear" w:color="auto" w:fill="FFFFFF"/>
        </w:rPr>
        <w:t>, </w:t>
      </w:r>
      <w:r w:rsidRPr="003D7034">
        <w:rPr>
          <w:i/>
          <w:iCs/>
          <w:color w:val="222222"/>
          <w:shd w:val="clear" w:color="auto" w:fill="FFFFFF"/>
        </w:rPr>
        <w:t>27</w:t>
      </w:r>
      <w:r w:rsidRPr="003D7034">
        <w:rPr>
          <w:color w:val="222222"/>
          <w:shd w:val="clear" w:color="auto" w:fill="FFFFFF"/>
        </w:rPr>
        <w:t>(2), p.130.</w:t>
      </w:r>
    </w:p>
    <w:p w14:paraId="5AF27AD3"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235ED522" w14:textId="77777777" w:rsidR="003D7034" w:rsidRPr="003D7034" w:rsidRDefault="003D7034" w:rsidP="003D7034">
      <w:pPr>
        <w:widowControl w:val="0"/>
        <w:autoSpaceDE w:val="0"/>
        <w:autoSpaceDN w:val="0"/>
        <w:adjustRightInd w:val="0"/>
        <w:spacing w:after="40"/>
        <w:jc w:val="both"/>
        <w:rPr>
          <w:noProof/>
        </w:rPr>
      </w:pPr>
      <w:proofErr w:type="spellStart"/>
      <w:r w:rsidRPr="003D7034">
        <w:rPr>
          <w:color w:val="222222"/>
          <w:shd w:val="clear" w:color="auto" w:fill="FFFFFF"/>
        </w:rPr>
        <w:t>Shmilovici</w:t>
      </w:r>
      <w:proofErr w:type="spellEnd"/>
      <w:r w:rsidRPr="003D7034">
        <w:rPr>
          <w:color w:val="222222"/>
          <w:shd w:val="clear" w:color="auto" w:fill="FFFFFF"/>
        </w:rPr>
        <w:t>, A., 2009. Support vector machines. In </w:t>
      </w:r>
      <w:r w:rsidRPr="003D7034">
        <w:rPr>
          <w:i/>
          <w:iCs/>
          <w:color w:val="222222"/>
          <w:shd w:val="clear" w:color="auto" w:fill="FFFFFF"/>
        </w:rPr>
        <w:t>Data mining and knowledge discovery handbook</w:t>
      </w:r>
      <w:r w:rsidRPr="003D7034">
        <w:rPr>
          <w:color w:val="222222"/>
          <w:shd w:val="clear" w:color="auto" w:fill="FFFFFF"/>
        </w:rPr>
        <w:t> (pp. 231-247). Springer, Boston, MA.</w:t>
      </w:r>
    </w:p>
    <w:p w14:paraId="0823431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ountopoulos, V., Kavakli, E. and Sakellariou, R., 2018, October. Towards a cloud-based controller for data-driven service orchestration in smart manufacturing. </w:t>
      </w:r>
      <w:r w:rsidRPr="003D7034">
        <w:rPr>
          <w:i/>
          <w:iCs/>
          <w:noProof/>
        </w:rPr>
        <w:t>In 2018 Sixth International Conference on Enterprise Systems (ES)</w:t>
      </w:r>
      <w:r w:rsidRPr="003D7034">
        <w:rPr>
          <w:noProof/>
        </w:rPr>
        <w:t xml:space="preserve"> (pp. 96-99). IEEE.</w:t>
      </w:r>
    </w:p>
    <w:p w14:paraId="4BD14C4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urkulainen, V. and Swink, M.L. (2017) ‘Supply chain personnel as knowledge resources for innovation—a </w:t>
      </w:r>
      <w:r w:rsidRPr="003D7034">
        <w:rPr>
          <w:noProof/>
        </w:rPr>
        <w:t xml:space="preserve">contingency view’, </w:t>
      </w:r>
      <w:r w:rsidRPr="003D7034">
        <w:rPr>
          <w:i/>
          <w:iCs/>
          <w:noProof/>
        </w:rPr>
        <w:t>Journal of Supply Chain Management</w:t>
      </w:r>
      <w:r w:rsidRPr="003D7034">
        <w:rPr>
          <w:noProof/>
        </w:rPr>
        <w:t>, 53(3), pp. 41–59.</w:t>
      </w:r>
    </w:p>
    <w:p w14:paraId="37681CDB" w14:textId="77777777" w:rsidR="003D7034" w:rsidRPr="003D7034" w:rsidRDefault="003D7034" w:rsidP="003D7034">
      <w:pPr>
        <w:widowControl w:val="0"/>
        <w:autoSpaceDE w:val="0"/>
        <w:autoSpaceDN w:val="0"/>
        <w:adjustRightInd w:val="0"/>
        <w:spacing w:after="40"/>
        <w:jc w:val="both"/>
        <w:rPr>
          <w:noProof/>
        </w:rPr>
      </w:pPr>
      <w:r w:rsidRPr="003D7034">
        <w:rPr>
          <w:noProof/>
        </w:rPr>
        <w:t>Werbos, P.J., 1990. Backpropagation through time: what it does and how to do it. </w:t>
      </w:r>
      <w:r w:rsidRPr="003D7034">
        <w:rPr>
          <w:i/>
          <w:iCs/>
          <w:noProof/>
        </w:rPr>
        <w:t>Proceedings of the IEEE</w:t>
      </w:r>
      <w:r w:rsidRPr="003D7034">
        <w:rPr>
          <w:noProof/>
        </w:rPr>
        <w:t>, </w:t>
      </w:r>
      <w:r w:rsidRPr="003D7034">
        <w:rPr>
          <w:i/>
          <w:iCs/>
          <w:noProof/>
        </w:rPr>
        <w:t>78</w:t>
      </w:r>
      <w:r w:rsidRPr="003D7034">
        <w:rPr>
          <w:noProof/>
        </w:rPr>
        <w:t>(10), pp.1550-1560.</w:t>
      </w:r>
    </w:p>
    <w:p w14:paraId="3027C7F7" w14:textId="77777777" w:rsidR="003D7034" w:rsidRPr="003D7034" w:rsidRDefault="003D7034" w:rsidP="003D7034">
      <w:pPr>
        <w:widowControl w:val="0"/>
        <w:autoSpaceDE w:val="0"/>
        <w:autoSpaceDN w:val="0"/>
        <w:adjustRightInd w:val="0"/>
        <w:spacing w:after="40"/>
        <w:jc w:val="both"/>
        <w:rPr>
          <w:noProof/>
        </w:rPr>
      </w:pPr>
    </w:p>
    <w:p w14:paraId="012F10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 K. and Wang, D. (2018) ‘A convolutional recurrent neural network for real-time speech enhancement.’, in </w:t>
      </w:r>
      <w:r w:rsidRPr="003D7034">
        <w:rPr>
          <w:i/>
          <w:iCs/>
          <w:noProof/>
        </w:rPr>
        <w:t>Interspeech</w:t>
      </w:r>
      <w:r w:rsidRPr="003D7034">
        <w:rPr>
          <w:noProof/>
        </w:rPr>
        <w:t>, pp. 3229–3233.</w:t>
      </w:r>
    </w:p>
    <w:p w14:paraId="0593C47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g, T. A. </w:t>
      </w:r>
      <w:r w:rsidRPr="003D7034">
        <w:rPr>
          <w:i/>
          <w:iCs/>
          <w:noProof/>
        </w:rPr>
        <w:t>et al.</w:t>
      </w:r>
      <w:r w:rsidRPr="003D7034">
        <w:rPr>
          <w:noProof/>
        </w:rPr>
        <w:t xml:space="preserve"> (2018) ‘Deep recurrent neural network for intrusion detection in sdn-based networks’, in </w:t>
      </w:r>
      <w:r w:rsidRPr="003D7034">
        <w:rPr>
          <w:i/>
          <w:iCs/>
          <w:noProof/>
        </w:rPr>
        <w:t>2018 4th IEEE Conference on Network Softwarization and Workshops (NetSoft)</w:t>
      </w:r>
      <w:r w:rsidRPr="003D7034">
        <w:rPr>
          <w:noProof/>
        </w:rPr>
        <w:t>, pp. 202–206.</w:t>
      </w:r>
    </w:p>
    <w:p w14:paraId="10E596D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urkulainen, V. and Swink, M. L. (2017) ‘Supply chain personnel as knowledge resources for innovation—a contingency view’, </w:t>
      </w:r>
      <w:r w:rsidRPr="003D7034">
        <w:rPr>
          <w:i/>
          <w:iCs/>
          <w:noProof/>
        </w:rPr>
        <w:t>Journal of Supply Chain Management</w:t>
      </w:r>
      <w:r w:rsidRPr="003D7034">
        <w:rPr>
          <w:noProof/>
        </w:rPr>
        <w:t>, 53(3), pp. 41–59.</w:t>
      </w:r>
    </w:p>
    <w:p w14:paraId="52D7F07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Vapnik, V., Golowich, S. and Smola, A. (1996) ‘Support vector method for function approximation, regression estimation and signal processing’, </w:t>
      </w:r>
      <w:r w:rsidRPr="003D7034">
        <w:rPr>
          <w:i/>
          <w:iCs/>
          <w:noProof/>
        </w:rPr>
        <w:t>Advances in neural information processing systems</w:t>
      </w:r>
      <w:r w:rsidRPr="003D7034">
        <w:rPr>
          <w:noProof/>
        </w:rPr>
        <w:t>, 9.</w:t>
      </w:r>
    </w:p>
    <w:p w14:paraId="41307DD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ang, Y. </w:t>
      </w:r>
      <w:r w:rsidRPr="003D7034">
        <w:rPr>
          <w:i/>
          <w:iCs/>
          <w:noProof/>
        </w:rPr>
        <w:t>et al.</w:t>
      </w:r>
      <w:r w:rsidRPr="003D7034">
        <w:rPr>
          <w:noProof/>
        </w:rPr>
        <w:t xml:space="preserve"> (2022) ‘Predrnn: A recurrent neural network for spatiotemporal predictive learning’, </w:t>
      </w:r>
      <w:r w:rsidRPr="003D7034">
        <w:rPr>
          <w:i/>
          <w:iCs/>
          <w:noProof/>
        </w:rPr>
        <w:t>IEEE Transactions on Pattern Analysis and Machine Intelligence</w:t>
      </w:r>
      <w:r w:rsidRPr="003D7034">
        <w:rPr>
          <w:noProof/>
        </w:rPr>
        <w:t>.</w:t>
      </w:r>
    </w:p>
    <w:p w14:paraId="7C5996F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olstenholme, E. and McKelvie, D. (2019) ‘The Challenges Facing Health and Social Care and the Relevance of Dynamic Models’, in </w:t>
      </w:r>
      <w:r w:rsidRPr="003D7034">
        <w:rPr>
          <w:i/>
          <w:iCs/>
          <w:noProof/>
        </w:rPr>
        <w:t>The Dynamics of Care</w:t>
      </w:r>
      <w:r w:rsidRPr="003D7034">
        <w:rPr>
          <w:noProof/>
        </w:rPr>
        <w:t>. Springer, pp. 1–21.</w:t>
      </w:r>
    </w:p>
    <w:p w14:paraId="14029D5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u, Q., Ding, K. and Huang, B. (2020) ‘Approach for fault prognosis using recurrent neural network’, </w:t>
      </w:r>
      <w:r w:rsidRPr="003D7034">
        <w:rPr>
          <w:i/>
          <w:iCs/>
          <w:noProof/>
        </w:rPr>
        <w:t>Journal of Intelligent Manufacturing</w:t>
      </w:r>
      <w:r w:rsidRPr="003D7034">
        <w:rPr>
          <w:noProof/>
        </w:rPr>
        <w:t>, 31(7), pp. 1621–1633.</w:t>
      </w:r>
    </w:p>
    <w:p w14:paraId="4359D67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ürtz, D. </w:t>
      </w:r>
      <w:r w:rsidRPr="003D7034">
        <w:rPr>
          <w:i/>
          <w:iCs/>
          <w:noProof/>
        </w:rPr>
        <w:t>et al.</w:t>
      </w:r>
      <w:r w:rsidRPr="003D7034">
        <w:rPr>
          <w:noProof/>
        </w:rPr>
        <w:t xml:space="preserve"> (1996) ‘Analyse und Vorhersage von Finanzmarktdaten’, in </w:t>
      </w:r>
      <w:r w:rsidRPr="003D7034">
        <w:rPr>
          <w:i/>
          <w:iCs/>
          <w:noProof/>
        </w:rPr>
        <w:t>Finanzmarktanalyse und-prognose mit innovativen quantitativen Verfahren</w:t>
      </w:r>
      <w:r w:rsidRPr="003D7034">
        <w:rPr>
          <w:noProof/>
        </w:rPr>
        <w:t>. Springer, pp. 253–298.</w:t>
      </w:r>
    </w:p>
    <w:p w14:paraId="688542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Yang, F. </w:t>
      </w:r>
      <w:r w:rsidRPr="003D7034">
        <w:rPr>
          <w:i/>
          <w:iCs/>
          <w:noProof/>
        </w:rPr>
        <w:t>et al.</w:t>
      </w:r>
      <w:r w:rsidRPr="003D7034">
        <w:rPr>
          <w:noProof/>
        </w:rPr>
        <w:t xml:space="preserve"> (2019) ‘State-of-charge estimation of lithium-ion batteries based on gated recurrent neural network’, </w:t>
      </w:r>
      <w:r w:rsidRPr="003D7034">
        <w:rPr>
          <w:i/>
          <w:iCs/>
          <w:noProof/>
        </w:rPr>
        <w:t>Energy</w:t>
      </w:r>
      <w:r w:rsidRPr="003D7034">
        <w:rPr>
          <w:noProof/>
        </w:rPr>
        <w:t>, 175, pp. 66–75.</w:t>
      </w:r>
    </w:p>
    <w:p w14:paraId="5B63C60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erroug, E., Belaidi, S. and Chtita, S. (2021) ‘Artificial neural network-based quantitative structure--activity relationships model and molecular docking for virtual screening of novel potent acetylcholinesterase inhibitors’, </w:t>
      </w:r>
      <w:r w:rsidRPr="003D7034">
        <w:rPr>
          <w:i/>
          <w:iCs/>
          <w:noProof/>
        </w:rPr>
        <w:t>Journal of the Chinese Chemical Society</w:t>
      </w:r>
      <w:r w:rsidRPr="003D7034">
        <w:rPr>
          <w:noProof/>
        </w:rPr>
        <w:t>, 68(8), pp. 1379–1399.</w:t>
      </w:r>
    </w:p>
    <w:p w14:paraId="1DB099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D., Pee, L. 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B000A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6BAAF3A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upan, J. and Gasteiger, J. (1999) </w:t>
      </w:r>
      <w:r w:rsidRPr="003D7034">
        <w:rPr>
          <w:i/>
          <w:iCs/>
          <w:noProof/>
        </w:rPr>
        <w:t>Neural networks in chemistry and drug design</w:t>
      </w:r>
      <w:r w:rsidRPr="003D7034">
        <w:rPr>
          <w:noProof/>
        </w:rPr>
        <w:t>. John Wiley \&amp; Sons, Inc.</w:t>
      </w:r>
    </w:p>
    <w:p w14:paraId="1852025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D., Pee, L.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D30B8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7114420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ou, Z.H., 2009, June. When semi-supervised learning meets ensemble learning. </w:t>
      </w:r>
      <w:r w:rsidRPr="003D7034">
        <w:rPr>
          <w:i/>
          <w:iCs/>
          <w:noProof/>
        </w:rPr>
        <w:t xml:space="preserve">In International Workshop on </w:t>
      </w:r>
      <w:r w:rsidRPr="003D7034">
        <w:rPr>
          <w:i/>
          <w:iCs/>
          <w:noProof/>
        </w:rPr>
        <w:lastRenderedPageBreak/>
        <w:t>Multiple Classifier Systems</w:t>
      </w:r>
      <w:r w:rsidRPr="003D7034">
        <w:rPr>
          <w:noProof/>
        </w:rPr>
        <w:t xml:space="preserve"> (pp. 529-538). Springer, Berlin, </w:t>
      </w:r>
      <w:r w:rsidRPr="003D7034">
        <w:rPr>
          <w:noProof/>
        </w:rPr>
        <w:t>Heidelberg</w:t>
      </w:r>
    </w:p>
    <w:p w14:paraId="31369675" w14:textId="77777777" w:rsidR="00836367" w:rsidRPr="00EB6935" w:rsidRDefault="002440B0" w:rsidP="003D7034">
      <w:pPr>
        <w:pStyle w:val="references"/>
        <w:numPr>
          <w:ilvl w:val="0"/>
          <w:numId w:val="0"/>
        </w:numPr>
        <w:spacing w:line="240" w:lineRule="auto"/>
        <w:ind w:left="360" w:hanging="360"/>
        <w:rPr>
          <w:rFonts w:eastAsia="SimSun"/>
          <w:b/>
          <w:noProof w:val="0"/>
          <w:spacing w:val="-1"/>
          <w:sz w:val="20"/>
          <w:szCs w:val="20"/>
          <w:lang w:val="x-none" w:eastAsia="x-none"/>
        </w:rPr>
        <w:sectPr w:rsidR="00836367" w:rsidRPr="00EB6935" w:rsidSect="00683992">
          <w:type w:val="continuous"/>
          <w:pgSz w:w="11906" w:h="16838" w:code="9"/>
          <w:pgMar w:top="1080" w:right="907" w:bottom="1440" w:left="907" w:header="720" w:footer="720" w:gutter="0"/>
          <w:cols w:num="2" w:space="360"/>
          <w:docGrid w:linePitch="360"/>
        </w:sectPr>
      </w:pPr>
      <w:r w:rsidRPr="003D7034">
        <w:rPr>
          <w:rFonts w:eastAsia="SimSun"/>
          <w:b/>
          <w:noProof w:val="0"/>
          <w:spacing w:val="-1"/>
          <w:sz w:val="20"/>
          <w:szCs w:val="20"/>
          <w:lang w:val="x-none" w:eastAsia="x-none"/>
        </w:rPr>
        <w:fldChar w:fldCharType="end"/>
      </w:r>
    </w:p>
    <w:p w14:paraId="1636E717" w14:textId="77777777" w:rsidR="009303D9" w:rsidRPr="00EB6935" w:rsidRDefault="009303D9" w:rsidP="005B520E"/>
    <w:sectPr w:rsidR="009303D9" w:rsidRPr="00EB693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F2A64" w14:textId="77777777" w:rsidR="00CB51FB" w:rsidRDefault="00CB51FB" w:rsidP="001A3B3D">
      <w:r>
        <w:separator/>
      </w:r>
    </w:p>
  </w:endnote>
  <w:endnote w:type="continuationSeparator" w:id="0">
    <w:p w14:paraId="744CDD2C" w14:textId="77777777" w:rsidR="00CB51FB" w:rsidRDefault="00CB51F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77777777" w:rsidR="00C0430E" w:rsidRPr="00C0430E" w:rsidRDefault="00C0430E" w:rsidP="008D25E1">
    <w:pPr>
      <w:pStyle w:val="Footer"/>
      <w:ind w:right="360"/>
      <w:jc w:val="left"/>
      <w:rPr>
        <w:sz w:val="16"/>
        <w:szCs w:val="16"/>
      </w:rPr>
    </w:pPr>
    <w:r>
      <w:rPr>
        <w:sz w:val="16"/>
        <w:szCs w:val="16"/>
      </w:rPr>
      <w:t>Supply Chain Orchestration</w:t>
    </w:r>
    <w:r w:rsidRPr="006F6D3D">
      <w:rPr>
        <w:sz w:val="16"/>
        <w:szCs w:val="16"/>
      </w:rPr>
      <w:t xml:space="preserve"> ©</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AF80B4" w14:textId="77777777" w:rsidR="00CB51FB" w:rsidRDefault="00CB51FB" w:rsidP="001A3B3D">
      <w:r>
        <w:separator/>
      </w:r>
    </w:p>
  </w:footnote>
  <w:footnote w:type="continuationSeparator" w:id="0">
    <w:p w14:paraId="181602F9" w14:textId="77777777" w:rsidR="00CB51FB" w:rsidRDefault="00CB51F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23914"/>
    <w:rsid w:val="000314B5"/>
    <w:rsid w:val="00034EDF"/>
    <w:rsid w:val="00044BA7"/>
    <w:rsid w:val="0004781E"/>
    <w:rsid w:val="00050189"/>
    <w:rsid w:val="00067964"/>
    <w:rsid w:val="0008533C"/>
    <w:rsid w:val="0008758A"/>
    <w:rsid w:val="00094844"/>
    <w:rsid w:val="000A779D"/>
    <w:rsid w:val="000B40E3"/>
    <w:rsid w:val="000B472C"/>
    <w:rsid w:val="000C1E68"/>
    <w:rsid w:val="000C4595"/>
    <w:rsid w:val="00107271"/>
    <w:rsid w:val="00113098"/>
    <w:rsid w:val="00117095"/>
    <w:rsid w:val="00135566"/>
    <w:rsid w:val="00144082"/>
    <w:rsid w:val="00173C82"/>
    <w:rsid w:val="001747B4"/>
    <w:rsid w:val="00184B25"/>
    <w:rsid w:val="001A2EFD"/>
    <w:rsid w:val="001A3B3D"/>
    <w:rsid w:val="001A4AC7"/>
    <w:rsid w:val="001B67DC"/>
    <w:rsid w:val="001D5D35"/>
    <w:rsid w:val="001D6E9E"/>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864FB"/>
    <w:rsid w:val="002F1B67"/>
    <w:rsid w:val="002F4A1E"/>
    <w:rsid w:val="003066BF"/>
    <w:rsid w:val="00311F4F"/>
    <w:rsid w:val="003308A8"/>
    <w:rsid w:val="00332CAD"/>
    <w:rsid w:val="003331A4"/>
    <w:rsid w:val="003477A4"/>
    <w:rsid w:val="00354FCF"/>
    <w:rsid w:val="0036453C"/>
    <w:rsid w:val="00370FF8"/>
    <w:rsid w:val="003A19E2"/>
    <w:rsid w:val="003A1D6E"/>
    <w:rsid w:val="003B1245"/>
    <w:rsid w:val="003B2B40"/>
    <w:rsid w:val="003B3BBA"/>
    <w:rsid w:val="003B4E04"/>
    <w:rsid w:val="003C2099"/>
    <w:rsid w:val="003C41FA"/>
    <w:rsid w:val="003D7034"/>
    <w:rsid w:val="003F0D3A"/>
    <w:rsid w:val="003F20AF"/>
    <w:rsid w:val="003F5A08"/>
    <w:rsid w:val="00401596"/>
    <w:rsid w:val="00420716"/>
    <w:rsid w:val="00426E3C"/>
    <w:rsid w:val="004325FB"/>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1148B"/>
    <w:rsid w:val="00517072"/>
    <w:rsid w:val="005271B4"/>
    <w:rsid w:val="00535977"/>
    <w:rsid w:val="005506AF"/>
    <w:rsid w:val="00551B7F"/>
    <w:rsid w:val="0056610F"/>
    <w:rsid w:val="00575BCA"/>
    <w:rsid w:val="005B0344"/>
    <w:rsid w:val="005B520E"/>
    <w:rsid w:val="005C5B87"/>
    <w:rsid w:val="005E19B3"/>
    <w:rsid w:val="005E2800"/>
    <w:rsid w:val="005F43C7"/>
    <w:rsid w:val="00605825"/>
    <w:rsid w:val="0062722E"/>
    <w:rsid w:val="0063455A"/>
    <w:rsid w:val="00644399"/>
    <w:rsid w:val="00645D22"/>
    <w:rsid w:val="00651A08"/>
    <w:rsid w:val="00654204"/>
    <w:rsid w:val="0065591D"/>
    <w:rsid w:val="006664FD"/>
    <w:rsid w:val="00670434"/>
    <w:rsid w:val="00680411"/>
    <w:rsid w:val="00683992"/>
    <w:rsid w:val="00684009"/>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77C4"/>
    <w:rsid w:val="00794804"/>
    <w:rsid w:val="007B33F1"/>
    <w:rsid w:val="007B6DDA"/>
    <w:rsid w:val="007C0308"/>
    <w:rsid w:val="007C2FF2"/>
    <w:rsid w:val="007D6232"/>
    <w:rsid w:val="007F1250"/>
    <w:rsid w:val="007F1F99"/>
    <w:rsid w:val="007F768F"/>
    <w:rsid w:val="00801D49"/>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D25E1"/>
    <w:rsid w:val="008E59F7"/>
    <w:rsid w:val="008F1FF7"/>
    <w:rsid w:val="008F6E2C"/>
    <w:rsid w:val="00911E1D"/>
    <w:rsid w:val="00912B91"/>
    <w:rsid w:val="009303D9"/>
    <w:rsid w:val="00933C64"/>
    <w:rsid w:val="00942F46"/>
    <w:rsid w:val="00945B1E"/>
    <w:rsid w:val="0094764C"/>
    <w:rsid w:val="0095599B"/>
    <w:rsid w:val="00955B6B"/>
    <w:rsid w:val="009639DE"/>
    <w:rsid w:val="00972203"/>
    <w:rsid w:val="009A7705"/>
    <w:rsid w:val="009C68EE"/>
    <w:rsid w:val="009C6FDE"/>
    <w:rsid w:val="009E4FFC"/>
    <w:rsid w:val="009F0A52"/>
    <w:rsid w:val="009F1D79"/>
    <w:rsid w:val="00A059B3"/>
    <w:rsid w:val="00A339AE"/>
    <w:rsid w:val="00A57F60"/>
    <w:rsid w:val="00A66829"/>
    <w:rsid w:val="00A82DB2"/>
    <w:rsid w:val="00A91F5F"/>
    <w:rsid w:val="00AA01FB"/>
    <w:rsid w:val="00AC1768"/>
    <w:rsid w:val="00AC199F"/>
    <w:rsid w:val="00AE236C"/>
    <w:rsid w:val="00AE31E2"/>
    <w:rsid w:val="00AE3409"/>
    <w:rsid w:val="00AE76CA"/>
    <w:rsid w:val="00AF2971"/>
    <w:rsid w:val="00B11A60"/>
    <w:rsid w:val="00B22613"/>
    <w:rsid w:val="00B24D52"/>
    <w:rsid w:val="00B44A76"/>
    <w:rsid w:val="00B52A63"/>
    <w:rsid w:val="00B73993"/>
    <w:rsid w:val="00B768D1"/>
    <w:rsid w:val="00BA1025"/>
    <w:rsid w:val="00BA5D47"/>
    <w:rsid w:val="00BB4F2F"/>
    <w:rsid w:val="00BC0232"/>
    <w:rsid w:val="00BC0D80"/>
    <w:rsid w:val="00BC3420"/>
    <w:rsid w:val="00BC6D93"/>
    <w:rsid w:val="00BC7492"/>
    <w:rsid w:val="00BD670B"/>
    <w:rsid w:val="00BD6C10"/>
    <w:rsid w:val="00BE7D3C"/>
    <w:rsid w:val="00BF331D"/>
    <w:rsid w:val="00BF5FF6"/>
    <w:rsid w:val="00C0207F"/>
    <w:rsid w:val="00C0430E"/>
    <w:rsid w:val="00C16117"/>
    <w:rsid w:val="00C214FD"/>
    <w:rsid w:val="00C26690"/>
    <w:rsid w:val="00C3075A"/>
    <w:rsid w:val="00C44A9C"/>
    <w:rsid w:val="00C54675"/>
    <w:rsid w:val="00C715E0"/>
    <w:rsid w:val="00C87608"/>
    <w:rsid w:val="00C919A4"/>
    <w:rsid w:val="00CA3238"/>
    <w:rsid w:val="00CA4392"/>
    <w:rsid w:val="00CB51FB"/>
    <w:rsid w:val="00CB53F6"/>
    <w:rsid w:val="00CC393F"/>
    <w:rsid w:val="00CD1141"/>
    <w:rsid w:val="00D11A73"/>
    <w:rsid w:val="00D2176E"/>
    <w:rsid w:val="00D55332"/>
    <w:rsid w:val="00D61BB5"/>
    <w:rsid w:val="00D632BE"/>
    <w:rsid w:val="00D72D06"/>
    <w:rsid w:val="00D7522C"/>
    <w:rsid w:val="00D7536F"/>
    <w:rsid w:val="00D75D11"/>
    <w:rsid w:val="00D76668"/>
    <w:rsid w:val="00DA7BD3"/>
    <w:rsid w:val="00DB423D"/>
    <w:rsid w:val="00DB660F"/>
    <w:rsid w:val="00DC35F4"/>
    <w:rsid w:val="00DD2561"/>
    <w:rsid w:val="00DF5886"/>
    <w:rsid w:val="00E07383"/>
    <w:rsid w:val="00E13832"/>
    <w:rsid w:val="00E165BC"/>
    <w:rsid w:val="00E41FA4"/>
    <w:rsid w:val="00E50D6F"/>
    <w:rsid w:val="00E56ECB"/>
    <w:rsid w:val="00E61E12"/>
    <w:rsid w:val="00E7596C"/>
    <w:rsid w:val="00E82878"/>
    <w:rsid w:val="00E8678A"/>
    <w:rsid w:val="00E878F2"/>
    <w:rsid w:val="00E97A0D"/>
    <w:rsid w:val="00EA0987"/>
    <w:rsid w:val="00EB6935"/>
    <w:rsid w:val="00ED0149"/>
    <w:rsid w:val="00ED0573"/>
    <w:rsid w:val="00ED2300"/>
    <w:rsid w:val="00EF2988"/>
    <w:rsid w:val="00EF7DE3"/>
    <w:rsid w:val="00F02F56"/>
    <w:rsid w:val="00F03103"/>
    <w:rsid w:val="00F0503D"/>
    <w:rsid w:val="00F271DE"/>
    <w:rsid w:val="00F35795"/>
    <w:rsid w:val="00F40538"/>
    <w:rsid w:val="00F627DA"/>
    <w:rsid w:val="00F7288F"/>
    <w:rsid w:val="00F847A6"/>
    <w:rsid w:val="00F87472"/>
    <w:rsid w:val="00F9441B"/>
    <w:rsid w:val="00F97EB7"/>
    <w:rsid w:val="00FA2E0A"/>
    <w:rsid w:val="00FA4C32"/>
    <w:rsid w:val="00FC122A"/>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f"/><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6</Pages>
  <Words>27294</Words>
  <Characters>155576</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6</cp:revision>
  <dcterms:created xsi:type="dcterms:W3CDTF">2022-08-20T11:56:00Z</dcterms:created>
  <dcterms:modified xsi:type="dcterms:W3CDTF">2022-08-2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